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057337"/>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057338"/>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3DA775E0" w14:textId="02AB40A9" w:rsidR="00A62CEB"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057337" w:history="1">
            <w:r w:rsidR="00A62CEB" w:rsidRPr="00A821DA">
              <w:rPr>
                <w:rStyle w:val="Hyperlink"/>
                <w:noProof/>
              </w:rPr>
              <w:t>Eidesstattliche Erklärung</w:t>
            </w:r>
            <w:r w:rsidR="00A62CEB">
              <w:rPr>
                <w:noProof/>
                <w:webHidden/>
              </w:rPr>
              <w:tab/>
            </w:r>
            <w:r w:rsidR="00A62CEB">
              <w:rPr>
                <w:noProof/>
                <w:webHidden/>
              </w:rPr>
              <w:fldChar w:fldCharType="begin"/>
            </w:r>
            <w:r w:rsidR="00A62CEB">
              <w:rPr>
                <w:noProof/>
                <w:webHidden/>
              </w:rPr>
              <w:instrText xml:space="preserve"> PAGEREF _Toc93057337 \h </w:instrText>
            </w:r>
            <w:r w:rsidR="00A62CEB">
              <w:rPr>
                <w:noProof/>
                <w:webHidden/>
              </w:rPr>
            </w:r>
            <w:r w:rsidR="00A62CEB">
              <w:rPr>
                <w:noProof/>
                <w:webHidden/>
              </w:rPr>
              <w:fldChar w:fldCharType="separate"/>
            </w:r>
            <w:r w:rsidR="00A62CEB">
              <w:rPr>
                <w:noProof/>
                <w:webHidden/>
              </w:rPr>
              <w:t>2</w:t>
            </w:r>
            <w:r w:rsidR="00A62CEB">
              <w:rPr>
                <w:noProof/>
                <w:webHidden/>
              </w:rPr>
              <w:fldChar w:fldCharType="end"/>
            </w:r>
          </w:hyperlink>
        </w:p>
        <w:p w14:paraId="5C61EDF0" w14:textId="5102ED25" w:rsidR="00A62CEB" w:rsidRDefault="00723739">
          <w:pPr>
            <w:pStyle w:val="Verzeichnis1"/>
            <w:tabs>
              <w:tab w:val="right" w:leader="dot" w:pos="9062"/>
            </w:tabs>
            <w:rPr>
              <w:rFonts w:asciiTheme="minorHAnsi" w:eastAsiaTheme="minorEastAsia" w:hAnsiTheme="minorHAnsi"/>
              <w:noProof/>
              <w:sz w:val="22"/>
              <w:lang w:eastAsia="de-DE"/>
            </w:rPr>
          </w:pPr>
          <w:hyperlink w:anchor="_Toc93057338" w:history="1">
            <w:r w:rsidR="00A62CEB" w:rsidRPr="00A821DA">
              <w:rPr>
                <w:rStyle w:val="Hyperlink"/>
                <w:rFonts w:cs="Arial"/>
                <w:noProof/>
              </w:rPr>
              <w:t>Abstract</w:t>
            </w:r>
            <w:r w:rsidR="00A62CEB">
              <w:rPr>
                <w:noProof/>
                <w:webHidden/>
              </w:rPr>
              <w:tab/>
            </w:r>
            <w:r w:rsidR="00A62CEB">
              <w:rPr>
                <w:noProof/>
                <w:webHidden/>
              </w:rPr>
              <w:fldChar w:fldCharType="begin"/>
            </w:r>
            <w:r w:rsidR="00A62CEB">
              <w:rPr>
                <w:noProof/>
                <w:webHidden/>
              </w:rPr>
              <w:instrText xml:space="preserve"> PAGEREF _Toc93057338 \h </w:instrText>
            </w:r>
            <w:r w:rsidR="00A62CEB">
              <w:rPr>
                <w:noProof/>
                <w:webHidden/>
              </w:rPr>
            </w:r>
            <w:r w:rsidR="00A62CEB">
              <w:rPr>
                <w:noProof/>
                <w:webHidden/>
              </w:rPr>
              <w:fldChar w:fldCharType="separate"/>
            </w:r>
            <w:r w:rsidR="00A62CEB">
              <w:rPr>
                <w:noProof/>
                <w:webHidden/>
              </w:rPr>
              <w:t>3</w:t>
            </w:r>
            <w:r w:rsidR="00A62CEB">
              <w:rPr>
                <w:noProof/>
                <w:webHidden/>
              </w:rPr>
              <w:fldChar w:fldCharType="end"/>
            </w:r>
          </w:hyperlink>
        </w:p>
        <w:p w14:paraId="33F1E8AE" w14:textId="0615E18E" w:rsidR="00A62CEB" w:rsidRDefault="00723739">
          <w:pPr>
            <w:pStyle w:val="Verzeichnis1"/>
            <w:tabs>
              <w:tab w:val="right" w:leader="dot" w:pos="9062"/>
            </w:tabs>
            <w:rPr>
              <w:rFonts w:asciiTheme="minorHAnsi" w:eastAsiaTheme="minorEastAsia" w:hAnsiTheme="minorHAnsi"/>
              <w:noProof/>
              <w:sz w:val="22"/>
              <w:lang w:eastAsia="de-DE"/>
            </w:rPr>
          </w:pPr>
          <w:hyperlink w:anchor="_Toc93057339" w:history="1">
            <w:r w:rsidR="00A62CEB" w:rsidRPr="00A821DA">
              <w:rPr>
                <w:rStyle w:val="Hyperlink"/>
                <w:noProof/>
              </w:rPr>
              <w:t>Abbildungsverzeichnis</w:t>
            </w:r>
            <w:r w:rsidR="00A62CEB">
              <w:rPr>
                <w:noProof/>
                <w:webHidden/>
              </w:rPr>
              <w:tab/>
            </w:r>
            <w:r w:rsidR="00A62CEB">
              <w:rPr>
                <w:noProof/>
                <w:webHidden/>
              </w:rPr>
              <w:fldChar w:fldCharType="begin"/>
            </w:r>
            <w:r w:rsidR="00A62CEB">
              <w:rPr>
                <w:noProof/>
                <w:webHidden/>
              </w:rPr>
              <w:instrText xml:space="preserve"> PAGEREF _Toc93057339 \h </w:instrText>
            </w:r>
            <w:r w:rsidR="00A62CEB">
              <w:rPr>
                <w:noProof/>
                <w:webHidden/>
              </w:rPr>
            </w:r>
            <w:r w:rsidR="00A62CEB">
              <w:rPr>
                <w:noProof/>
                <w:webHidden/>
              </w:rPr>
              <w:fldChar w:fldCharType="separate"/>
            </w:r>
            <w:r w:rsidR="00A62CEB">
              <w:rPr>
                <w:noProof/>
                <w:webHidden/>
              </w:rPr>
              <w:t>6</w:t>
            </w:r>
            <w:r w:rsidR="00A62CEB">
              <w:rPr>
                <w:noProof/>
                <w:webHidden/>
              </w:rPr>
              <w:fldChar w:fldCharType="end"/>
            </w:r>
          </w:hyperlink>
        </w:p>
        <w:p w14:paraId="6278228A" w14:textId="09C4AE83" w:rsidR="00A62CEB" w:rsidRDefault="00723739">
          <w:pPr>
            <w:pStyle w:val="Verzeichnis1"/>
            <w:tabs>
              <w:tab w:val="right" w:leader="dot" w:pos="9062"/>
            </w:tabs>
            <w:rPr>
              <w:rFonts w:asciiTheme="minorHAnsi" w:eastAsiaTheme="minorEastAsia" w:hAnsiTheme="minorHAnsi"/>
              <w:noProof/>
              <w:sz w:val="22"/>
              <w:lang w:eastAsia="de-DE"/>
            </w:rPr>
          </w:pPr>
          <w:hyperlink w:anchor="_Toc93057340" w:history="1">
            <w:r w:rsidR="00A62CEB" w:rsidRPr="00A821DA">
              <w:rPr>
                <w:rStyle w:val="Hyperlink"/>
                <w:noProof/>
              </w:rPr>
              <w:t>Tabellenverzeichnis</w:t>
            </w:r>
            <w:r w:rsidR="00A62CEB">
              <w:rPr>
                <w:noProof/>
                <w:webHidden/>
              </w:rPr>
              <w:tab/>
            </w:r>
            <w:r w:rsidR="00A62CEB">
              <w:rPr>
                <w:noProof/>
                <w:webHidden/>
              </w:rPr>
              <w:fldChar w:fldCharType="begin"/>
            </w:r>
            <w:r w:rsidR="00A62CEB">
              <w:rPr>
                <w:noProof/>
                <w:webHidden/>
              </w:rPr>
              <w:instrText xml:space="preserve"> PAGEREF _Toc93057340 \h </w:instrText>
            </w:r>
            <w:r w:rsidR="00A62CEB">
              <w:rPr>
                <w:noProof/>
                <w:webHidden/>
              </w:rPr>
            </w:r>
            <w:r w:rsidR="00A62CEB">
              <w:rPr>
                <w:noProof/>
                <w:webHidden/>
              </w:rPr>
              <w:fldChar w:fldCharType="separate"/>
            </w:r>
            <w:r w:rsidR="00A62CEB">
              <w:rPr>
                <w:noProof/>
                <w:webHidden/>
              </w:rPr>
              <w:t>7</w:t>
            </w:r>
            <w:r w:rsidR="00A62CEB">
              <w:rPr>
                <w:noProof/>
                <w:webHidden/>
              </w:rPr>
              <w:fldChar w:fldCharType="end"/>
            </w:r>
          </w:hyperlink>
        </w:p>
        <w:p w14:paraId="35D20557" w14:textId="0D0E5A59" w:rsidR="00A62CEB" w:rsidRDefault="00723739">
          <w:pPr>
            <w:pStyle w:val="Verzeichnis1"/>
            <w:tabs>
              <w:tab w:val="right" w:leader="dot" w:pos="9062"/>
            </w:tabs>
            <w:rPr>
              <w:rFonts w:asciiTheme="minorHAnsi" w:eastAsiaTheme="minorEastAsia" w:hAnsiTheme="minorHAnsi"/>
              <w:noProof/>
              <w:sz w:val="22"/>
              <w:lang w:eastAsia="de-DE"/>
            </w:rPr>
          </w:pPr>
          <w:hyperlink w:anchor="_Toc93057341" w:history="1">
            <w:r w:rsidR="00A62CEB" w:rsidRPr="00A821DA">
              <w:rPr>
                <w:rStyle w:val="Hyperlink"/>
                <w:noProof/>
              </w:rPr>
              <w:t>Abkürzungsverzeichnis</w:t>
            </w:r>
            <w:r w:rsidR="00A62CEB">
              <w:rPr>
                <w:noProof/>
                <w:webHidden/>
              </w:rPr>
              <w:tab/>
            </w:r>
            <w:r w:rsidR="00A62CEB">
              <w:rPr>
                <w:noProof/>
                <w:webHidden/>
              </w:rPr>
              <w:fldChar w:fldCharType="begin"/>
            </w:r>
            <w:r w:rsidR="00A62CEB">
              <w:rPr>
                <w:noProof/>
                <w:webHidden/>
              </w:rPr>
              <w:instrText xml:space="preserve"> PAGEREF _Toc93057341 \h </w:instrText>
            </w:r>
            <w:r w:rsidR="00A62CEB">
              <w:rPr>
                <w:noProof/>
                <w:webHidden/>
              </w:rPr>
            </w:r>
            <w:r w:rsidR="00A62CEB">
              <w:rPr>
                <w:noProof/>
                <w:webHidden/>
              </w:rPr>
              <w:fldChar w:fldCharType="separate"/>
            </w:r>
            <w:r w:rsidR="00A62CEB">
              <w:rPr>
                <w:noProof/>
                <w:webHidden/>
              </w:rPr>
              <w:t>8</w:t>
            </w:r>
            <w:r w:rsidR="00A62CEB">
              <w:rPr>
                <w:noProof/>
                <w:webHidden/>
              </w:rPr>
              <w:fldChar w:fldCharType="end"/>
            </w:r>
          </w:hyperlink>
        </w:p>
        <w:p w14:paraId="5523A216" w14:textId="7D56DF62"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42" w:history="1">
            <w:r w:rsidR="00A62CEB" w:rsidRPr="00A821DA">
              <w:rPr>
                <w:rStyle w:val="Hyperlink"/>
                <w:noProof/>
              </w:rPr>
              <w:t>1.</w:t>
            </w:r>
            <w:r w:rsidR="00A62CEB">
              <w:rPr>
                <w:rFonts w:asciiTheme="minorHAnsi" w:eastAsiaTheme="minorEastAsia" w:hAnsiTheme="minorHAnsi"/>
                <w:noProof/>
                <w:sz w:val="22"/>
                <w:lang w:eastAsia="de-DE"/>
              </w:rPr>
              <w:tab/>
            </w:r>
            <w:r w:rsidR="00A62CEB" w:rsidRPr="00A821DA">
              <w:rPr>
                <w:rStyle w:val="Hyperlink"/>
                <w:noProof/>
              </w:rPr>
              <w:t>Einleitung</w:t>
            </w:r>
            <w:r w:rsidR="00A62CEB">
              <w:rPr>
                <w:noProof/>
                <w:webHidden/>
              </w:rPr>
              <w:tab/>
            </w:r>
            <w:r w:rsidR="00A62CEB">
              <w:rPr>
                <w:noProof/>
                <w:webHidden/>
              </w:rPr>
              <w:fldChar w:fldCharType="begin"/>
            </w:r>
            <w:r w:rsidR="00A62CEB">
              <w:rPr>
                <w:noProof/>
                <w:webHidden/>
              </w:rPr>
              <w:instrText xml:space="preserve"> PAGEREF _Toc93057342 \h </w:instrText>
            </w:r>
            <w:r w:rsidR="00A62CEB">
              <w:rPr>
                <w:noProof/>
                <w:webHidden/>
              </w:rPr>
            </w:r>
            <w:r w:rsidR="00A62CEB">
              <w:rPr>
                <w:noProof/>
                <w:webHidden/>
              </w:rPr>
              <w:fldChar w:fldCharType="separate"/>
            </w:r>
            <w:r w:rsidR="00A62CEB">
              <w:rPr>
                <w:noProof/>
                <w:webHidden/>
              </w:rPr>
              <w:t>9</w:t>
            </w:r>
            <w:r w:rsidR="00A62CEB">
              <w:rPr>
                <w:noProof/>
                <w:webHidden/>
              </w:rPr>
              <w:fldChar w:fldCharType="end"/>
            </w:r>
          </w:hyperlink>
        </w:p>
        <w:p w14:paraId="530E0AC5" w14:textId="73C1A213"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43" w:history="1">
            <w:r w:rsidR="00A62CEB" w:rsidRPr="00A821DA">
              <w:rPr>
                <w:rStyle w:val="Hyperlink"/>
                <w:noProof/>
              </w:rPr>
              <w:t>1.1</w:t>
            </w:r>
            <w:r w:rsidR="00A62CEB">
              <w:rPr>
                <w:rFonts w:asciiTheme="minorHAnsi" w:eastAsiaTheme="minorEastAsia" w:hAnsiTheme="minorHAnsi"/>
                <w:noProof/>
                <w:sz w:val="22"/>
                <w:lang w:eastAsia="de-DE"/>
              </w:rPr>
              <w:tab/>
            </w:r>
            <w:r w:rsidR="00A62CEB" w:rsidRPr="00A821DA">
              <w:rPr>
                <w:rStyle w:val="Hyperlink"/>
                <w:noProof/>
              </w:rPr>
              <w:t>Nutzen dieser Bachelorarbeit</w:t>
            </w:r>
            <w:r w:rsidR="00A62CEB">
              <w:rPr>
                <w:noProof/>
                <w:webHidden/>
              </w:rPr>
              <w:tab/>
            </w:r>
            <w:r w:rsidR="00A62CEB">
              <w:rPr>
                <w:noProof/>
                <w:webHidden/>
              </w:rPr>
              <w:fldChar w:fldCharType="begin"/>
            </w:r>
            <w:r w:rsidR="00A62CEB">
              <w:rPr>
                <w:noProof/>
                <w:webHidden/>
              </w:rPr>
              <w:instrText xml:space="preserve"> PAGEREF _Toc93057343 \h </w:instrText>
            </w:r>
            <w:r w:rsidR="00A62CEB">
              <w:rPr>
                <w:noProof/>
                <w:webHidden/>
              </w:rPr>
            </w:r>
            <w:r w:rsidR="00A62CEB">
              <w:rPr>
                <w:noProof/>
                <w:webHidden/>
              </w:rPr>
              <w:fldChar w:fldCharType="separate"/>
            </w:r>
            <w:r w:rsidR="00A62CEB">
              <w:rPr>
                <w:noProof/>
                <w:webHidden/>
              </w:rPr>
              <w:t>10</w:t>
            </w:r>
            <w:r w:rsidR="00A62CEB">
              <w:rPr>
                <w:noProof/>
                <w:webHidden/>
              </w:rPr>
              <w:fldChar w:fldCharType="end"/>
            </w:r>
          </w:hyperlink>
        </w:p>
        <w:p w14:paraId="5CC00D2B" w14:textId="4F80F883"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44" w:history="1">
            <w:r w:rsidR="00A62CEB" w:rsidRPr="00A821DA">
              <w:rPr>
                <w:rStyle w:val="Hyperlink"/>
                <w:noProof/>
              </w:rPr>
              <w:t>1.2</w:t>
            </w:r>
            <w:r w:rsidR="00A62CEB">
              <w:rPr>
                <w:rFonts w:asciiTheme="minorHAnsi" w:eastAsiaTheme="minorEastAsia" w:hAnsiTheme="minorHAnsi"/>
                <w:noProof/>
                <w:sz w:val="22"/>
                <w:lang w:eastAsia="de-DE"/>
              </w:rPr>
              <w:tab/>
            </w:r>
            <w:r w:rsidR="00A62CEB" w:rsidRPr="00A821DA">
              <w:rPr>
                <w:rStyle w:val="Hyperlink"/>
                <w:noProof/>
              </w:rPr>
              <w:t>Die Problemstellung</w:t>
            </w:r>
            <w:r w:rsidR="00A62CEB">
              <w:rPr>
                <w:noProof/>
                <w:webHidden/>
              </w:rPr>
              <w:tab/>
            </w:r>
            <w:r w:rsidR="00A62CEB">
              <w:rPr>
                <w:noProof/>
                <w:webHidden/>
              </w:rPr>
              <w:fldChar w:fldCharType="begin"/>
            </w:r>
            <w:r w:rsidR="00A62CEB">
              <w:rPr>
                <w:noProof/>
                <w:webHidden/>
              </w:rPr>
              <w:instrText xml:space="preserve"> PAGEREF _Toc93057344 \h </w:instrText>
            </w:r>
            <w:r w:rsidR="00A62CEB">
              <w:rPr>
                <w:noProof/>
                <w:webHidden/>
              </w:rPr>
            </w:r>
            <w:r w:rsidR="00A62CEB">
              <w:rPr>
                <w:noProof/>
                <w:webHidden/>
              </w:rPr>
              <w:fldChar w:fldCharType="separate"/>
            </w:r>
            <w:r w:rsidR="00A62CEB">
              <w:rPr>
                <w:noProof/>
                <w:webHidden/>
              </w:rPr>
              <w:t>10</w:t>
            </w:r>
            <w:r w:rsidR="00A62CEB">
              <w:rPr>
                <w:noProof/>
                <w:webHidden/>
              </w:rPr>
              <w:fldChar w:fldCharType="end"/>
            </w:r>
          </w:hyperlink>
        </w:p>
        <w:p w14:paraId="4EC61026" w14:textId="77534704" w:rsidR="00A62CEB" w:rsidRDefault="00723739">
          <w:pPr>
            <w:pStyle w:val="Verzeichnis3"/>
            <w:tabs>
              <w:tab w:val="left" w:pos="1320"/>
              <w:tab w:val="right" w:leader="dot" w:pos="9062"/>
            </w:tabs>
            <w:rPr>
              <w:rFonts w:asciiTheme="minorHAnsi" w:eastAsiaTheme="minorEastAsia" w:hAnsiTheme="minorHAnsi"/>
              <w:noProof/>
              <w:sz w:val="22"/>
              <w:lang w:eastAsia="de-DE"/>
            </w:rPr>
          </w:pPr>
          <w:hyperlink w:anchor="_Toc93057345" w:history="1">
            <w:r w:rsidR="00A62CEB" w:rsidRPr="00A821DA">
              <w:rPr>
                <w:rStyle w:val="Hyperlink"/>
                <w:noProof/>
              </w:rPr>
              <w:t>1.2.1</w:t>
            </w:r>
            <w:r w:rsidR="00A62CEB">
              <w:rPr>
                <w:rFonts w:asciiTheme="minorHAnsi" w:eastAsiaTheme="minorEastAsia" w:hAnsiTheme="minorHAnsi"/>
                <w:noProof/>
                <w:sz w:val="22"/>
                <w:lang w:eastAsia="de-DE"/>
              </w:rPr>
              <w:tab/>
            </w:r>
            <w:r w:rsidR="00A62CEB" w:rsidRPr="00A821DA">
              <w:rPr>
                <w:rStyle w:val="Hyperlink"/>
                <w:noProof/>
              </w:rPr>
              <w:t>Die Projekterstellung</w:t>
            </w:r>
            <w:r w:rsidR="00A62CEB">
              <w:rPr>
                <w:noProof/>
                <w:webHidden/>
              </w:rPr>
              <w:tab/>
            </w:r>
            <w:r w:rsidR="00A62CEB">
              <w:rPr>
                <w:noProof/>
                <w:webHidden/>
              </w:rPr>
              <w:fldChar w:fldCharType="begin"/>
            </w:r>
            <w:r w:rsidR="00A62CEB">
              <w:rPr>
                <w:noProof/>
                <w:webHidden/>
              </w:rPr>
              <w:instrText xml:space="preserve"> PAGEREF _Toc93057345 \h </w:instrText>
            </w:r>
            <w:r w:rsidR="00A62CEB">
              <w:rPr>
                <w:noProof/>
                <w:webHidden/>
              </w:rPr>
            </w:r>
            <w:r w:rsidR="00A62CEB">
              <w:rPr>
                <w:noProof/>
                <w:webHidden/>
              </w:rPr>
              <w:fldChar w:fldCharType="separate"/>
            </w:r>
            <w:r w:rsidR="00A62CEB">
              <w:rPr>
                <w:noProof/>
                <w:webHidden/>
              </w:rPr>
              <w:t>11</w:t>
            </w:r>
            <w:r w:rsidR="00A62CEB">
              <w:rPr>
                <w:noProof/>
                <w:webHidden/>
              </w:rPr>
              <w:fldChar w:fldCharType="end"/>
            </w:r>
          </w:hyperlink>
        </w:p>
        <w:p w14:paraId="1F66605E" w14:textId="1B81FA5F" w:rsidR="00A62CEB" w:rsidRDefault="00723739">
          <w:pPr>
            <w:pStyle w:val="Verzeichnis3"/>
            <w:tabs>
              <w:tab w:val="left" w:pos="1320"/>
              <w:tab w:val="right" w:leader="dot" w:pos="9062"/>
            </w:tabs>
            <w:rPr>
              <w:rFonts w:asciiTheme="minorHAnsi" w:eastAsiaTheme="minorEastAsia" w:hAnsiTheme="minorHAnsi"/>
              <w:noProof/>
              <w:sz w:val="22"/>
              <w:lang w:eastAsia="de-DE"/>
            </w:rPr>
          </w:pPr>
          <w:hyperlink w:anchor="_Toc93057346" w:history="1">
            <w:r w:rsidR="00A62CEB" w:rsidRPr="00A821DA">
              <w:rPr>
                <w:rStyle w:val="Hyperlink"/>
                <w:noProof/>
              </w:rPr>
              <w:t>1.2.2</w:t>
            </w:r>
            <w:r w:rsidR="00A62CEB">
              <w:rPr>
                <w:rFonts w:asciiTheme="minorHAnsi" w:eastAsiaTheme="minorEastAsia" w:hAnsiTheme="minorHAnsi"/>
                <w:noProof/>
                <w:sz w:val="22"/>
                <w:lang w:eastAsia="de-DE"/>
              </w:rPr>
              <w:tab/>
            </w:r>
            <w:r w:rsidR="00A62CEB" w:rsidRPr="00A821DA">
              <w:rPr>
                <w:rStyle w:val="Hyperlink"/>
                <w:noProof/>
              </w:rPr>
              <w:t>Die Projektaktualisierung</w:t>
            </w:r>
            <w:r w:rsidR="00A62CEB">
              <w:rPr>
                <w:noProof/>
                <w:webHidden/>
              </w:rPr>
              <w:tab/>
            </w:r>
            <w:r w:rsidR="00A62CEB">
              <w:rPr>
                <w:noProof/>
                <w:webHidden/>
              </w:rPr>
              <w:fldChar w:fldCharType="begin"/>
            </w:r>
            <w:r w:rsidR="00A62CEB">
              <w:rPr>
                <w:noProof/>
                <w:webHidden/>
              </w:rPr>
              <w:instrText xml:space="preserve"> PAGEREF _Toc93057346 \h </w:instrText>
            </w:r>
            <w:r w:rsidR="00A62CEB">
              <w:rPr>
                <w:noProof/>
                <w:webHidden/>
              </w:rPr>
            </w:r>
            <w:r w:rsidR="00A62CEB">
              <w:rPr>
                <w:noProof/>
                <w:webHidden/>
              </w:rPr>
              <w:fldChar w:fldCharType="separate"/>
            </w:r>
            <w:r w:rsidR="00A62CEB">
              <w:rPr>
                <w:noProof/>
                <w:webHidden/>
              </w:rPr>
              <w:t>11</w:t>
            </w:r>
            <w:r w:rsidR="00A62CEB">
              <w:rPr>
                <w:noProof/>
                <w:webHidden/>
              </w:rPr>
              <w:fldChar w:fldCharType="end"/>
            </w:r>
          </w:hyperlink>
        </w:p>
        <w:p w14:paraId="358BB277" w14:textId="0E8A23C1"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47" w:history="1">
            <w:r w:rsidR="00A62CEB" w:rsidRPr="00A821DA">
              <w:rPr>
                <w:rStyle w:val="Hyperlink"/>
                <w:noProof/>
              </w:rPr>
              <w:t>1.3</w:t>
            </w:r>
            <w:r w:rsidR="00A62CEB">
              <w:rPr>
                <w:rFonts w:asciiTheme="minorHAnsi" w:eastAsiaTheme="minorEastAsia" w:hAnsiTheme="minorHAnsi"/>
                <w:noProof/>
                <w:sz w:val="22"/>
                <w:lang w:eastAsia="de-DE"/>
              </w:rPr>
              <w:tab/>
            </w:r>
            <w:r w:rsidR="00A62CEB" w:rsidRPr="00A821DA">
              <w:rPr>
                <w:rStyle w:val="Hyperlink"/>
                <w:noProof/>
              </w:rPr>
              <w:t>Ziel dieser Bachelorarbeit</w:t>
            </w:r>
            <w:r w:rsidR="00A62CEB">
              <w:rPr>
                <w:noProof/>
                <w:webHidden/>
              </w:rPr>
              <w:tab/>
            </w:r>
            <w:r w:rsidR="00A62CEB">
              <w:rPr>
                <w:noProof/>
                <w:webHidden/>
              </w:rPr>
              <w:fldChar w:fldCharType="begin"/>
            </w:r>
            <w:r w:rsidR="00A62CEB">
              <w:rPr>
                <w:noProof/>
                <w:webHidden/>
              </w:rPr>
              <w:instrText xml:space="preserve"> PAGEREF _Toc93057347 \h </w:instrText>
            </w:r>
            <w:r w:rsidR="00A62CEB">
              <w:rPr>
                <w:noProof/>
                <w:webHidden/>
              </w:rPr>
            </w:r>
            <w:r w:rsidR="00A62CEB">
              <w:rPr>
                <w:noProof/>
                <w:webHidden/>
              </w:rPr>
              <w:fldChar w:fldCharType="separate"/>
            </w:r>
            <w:r w:rsidR="00A62CEB">
              <w:rPr>
                <w:noProof/>
                <w:webHidden/>
              </w:rPr>
              <w:t>12</w:t>
            </w:r>
            <w:r w:rsidR="00A62CEB">
              <w:rPr>
                <w:noProof/>
                <w:webHidden/>
              </w:rPr>
              <w:fldChar w:fldCharType="end"/>
            </w:r>
          </w:hyperlink>
        </w:p>
        <w:p w14:paraId="4B4A6189" w14:textId="41F0B952"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48" w:history="1">
            <w:r w:rsidR="00A62CEB" w:rsidRPr="00A821DA">
              <w:rPr>
                <w:rStyle w:val="Hyperlink"/>
                <w:noProof/>
              </w:rPr>
              <w:t>1.4</w:t>
            </w:r>
            <w:r w:rsidR="00A62CEB">
              <w:rPr>
                <w:rFonts w:asciiTheme="minorHAnsi" w:eastAsiaTheme="minorEastAsia" w:hAnsiTheme="minorHAnsi"/>
                <w:noProof/>
                <w:sz w:val="22"/>
                <w:lang w:eastAsia="de-DE"/>
              </w:rPr>
              <w:tab/>
            </w:r>
            <w:r w:rsidR="00A62CEB" w:rsidRPr="00A821DA">
              <w:rPr>
                <w:rStyle w:val="Hyperlink"/>
                <w:noProof/>
              </w:rPr>
              <w:t>Weiterer Aufbau</w:t>
            </w:r>
            <w:r w:rsidR="00A62CEB">
              <w:rPr>
                <w:noProof/>
                <w:webHidden/>
              </w:rPr>
              <w:tab/>
            </w:r>
            <w:r w:rsidR="00A62CEB">
              <w:rPr>
                <w:noProof/>
                <w:webHidden/>
              </w:rPr>
              <w:fldChar w:fldCharType="begin"/>
            </w:r>
            <w:r w:rsidR="00A62CEB">
              <w:rPr>
                <w:noProof/>
                <w:webHidden/>
              </w:rPr>
              <w:instrText xml:space="preserve"> PAGEREF _Toc93057348 \h </w:instrText>
            </w:r>
            <w:r w:rsidR="00A62CEB">
              <w:rPr>
                <w:noProof/>
                <w:webHidden/>
              </w:rPr>
            </w:r>
            <w:r w:rsidR="00A62CEB">
              <w:rPr>
                <w:noProof/>
                <w:webHidden/>
              </w:rPr>
              <w:fldChar w:fldCharType="separate"/>
            </w:r>
            <w:r w:rsidR="00A62CEB">
              <w:rPr>
                <w:noProof/>
                <w:webHidden/>
              </w:rPr>
              <w:t>12</w:t>
            </w:r>
            <w:r w:rsidR="00A62CEB">
              <w:rPr>
                <w:noProof/>
                <w:webHidden/>
              </w:rPr>
              <w:fldChar w:fldCharType="end"/>
            </w:r>
          </w:hyperlink>
        </w:p>
        <w:p w14:paraId="7F8CAA98" w14:textId="1FEF3355"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49" w:history="1">
            <w:r w:rsidR="00A62CEB" w:rsidRPr="00A821DA">
              <w:rPr>
                <w:rStyle w:val="Hyperlink"/>
                <w:noProof/>
              </w:rPr>
              <w:t>2.</w:t>
            </w:r>
            <w:r w:rsidR="00A62CEB">
              <w:rPr>
                <w:rFonts w:asciiTheme="minorHAnsi" w:eastAsiaTheme="minorEastAsia" w:hAnsiTheme="minorHAnsi"/>
                <w:noProof/>
                <w:sz w:val="22"/>
                <w:lang w:eastAsia="de-DE"/>
              </w:rPr>
              <w:tab/>
            </w:r>
            <w:r w:rsidR="00A62CEB" w:rsidRPr="00A821DA">
              <w:rPr>
                <w:rStyle w:val="Hyperlink"/>
                <w:noProof/>
              </w:rPr>
              <w:t>Grundlagen</w:t>
            </w:r>
            <w:r w:rsidR="00A62CEB">
              <w:rPr>
                <w:noProof/>
                <w:webHidden/>
              </w:rPr>
              <w:tab/>
            </w:r>
            <w:r w:rsidR="00A62CEB">
              <w:rPr>
                <w:noProof/>
                <w:webHidden/>
              </w:rPr>
              <w:fldChar w:fldCharType="begin"/>
            </w:r>
            <w:r w:rsidR="00A62CEB">
              <w:rPr>
                <w:noProof/>
                <w:webHidden/>
              </w:rPr>
              <w:instrText xml:space="preserve"> PAGEREF _Toc93057349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527983A7" w14:textId="2689270C"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50" w:history="1">
            <w:r w:rsidR="00A62CEB" w:rsidRPr="00A821DA">
              <w:rPr>
                <w:rStyle w:val="Hyperlink"/>
                <w:noProof/>
              </w:rPr>
              <w:t>2.1</w:t>
            </w:r>
            <w:r w:rsidR="00A62CEB">
              <w:rPr>
                <w:rFonts w:asciiTheme="minorHAnsi" w:eastAsiaTheme="minorEastAsia" w:hAnsiTheme="minorHAnsi"/>
                <w:noProof/>
                <w:sz w:val="22"/>
                <w:lang w:eastAsia="de-DE"/>
              </w:rPr>
              <w:tab/>
            </w:r>
            <w:r w:rsidR="00A62CEB" w:rsidRPr="00A821DA">
              <w:rPr>
                <w:rStyle w:val="Hyperlink"/>
                <w:noProof/>
              </w:rPr>
              <w:t>Softwareprojekte</w:t>
            </w:r>
            <w:r w:rsidR="00A62CEB">
              <w:rPr>
                <w:noProof/>
                <w:webHidden/>
              </w:rPr>
              <w:tab/>
            </w:r>
            <w:r w:rsidR="00A62CEB">
              <w:rPr>
                <w:noProof/>
                <w:webHidden/>
              </w:rPr>
              <w:fldChar w:fldCharType="begin"/>
            </w:r>
            <w:r w:rsidR="00A62CEB">
              <w:rPr>
                <w:noProof/>
                <w:webHidden/>
              </w:rPr>
              <w:instrText xml:space="preserve"> PAGEREF _Toc93057350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1ABC7004" w14:textId="325458B4"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51" w:history="1">
            <w:r w:rsidR="00A62CEB" w:rsidRPr="00A821DA">
              <w:rPr>
                <w:rStyle w:val="Hyperlink"/>
                <w:noProof/>
              </w:rPr>
              <w:t>2.2</w:t>
            </w:r>
            <w:r w:rsidR="00A62CEB">
              <w:rPr>
                <w:rFonts w:asciiTheme="minorHAnsi" w:eastAsiaTheme="minorEastAsia" w:hAnsiTheme="minorHAnsi"/>
                <w:noProof/>
                <w:sz w:val="22"/>
                <w:lang w:eastAsia="de-DE"/>
              </w:rPr>
              <w:tab/>
            </w:r>
            <w:r w:rsidR="00A62CEB" w:rsidRPr="00A821DA">
              <w:rPr>
                <w:rStyle w:val="Hyperlink"/>
                <w:noProof/>
              </w:rPr>
              <w:t>Die Bedeutung von DevOps</w:t>
            </w:r>
            <w:r w:rsidR="00A62CEB">
              <w:rPr>
                <w:noProof/>
                <w:webHidden/>
              </w:rPr>
              <w:tab/>
            </w:r>
            <w:r w:rsidR="00A62CEB">
              <w:rPr>
                <w:noProof/>
                <w:webHidden/>
              </w:rPr>
              <w:fldChar w:fldCharType="begin"/>
            </w:r>
            <w:r w:rsidR="00A62CEB">
              <w:rPr>
                <w:noProof/>
                <w:webHidden/>
              </w:rPr>
              <w:instrText xml:space="preserve"> PAGEREF _Toc93057351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4A2214D5" w14:textId="7E1F3EEA"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52" w:history="1">
            <w:r w:rsidR="00A62CEB" w:rsidRPr="00A821DA">
              <w:rPr>
                <w:rStyle w:val="Hyperlink"/>
                <w:noProof/>
              </w:rPr>
              <w:t>2.3</w:t>
            </w:r>
            <w:r w:rsidR="00A62CEB">
              <w:rPr>
                <w:rFonts w:asciiTheme="minorHAnsi" w:eastAsiaTheme="minorEastAsia" w:hAnsiTheme="minorHAnsi"/>
                <w:noProof/>
                <w:sz w:val="22"/>
                <w:lang w:eastAsia="de-DE"/>
              </w:rPr>
              <w:tab/>
            </w:r>
            <w:r w:rsidR="00A62CEB" w:rsidRPr="00A821DA">
              <w:rPr>
                <w:rStyle w:val="Hyperlink"/>
                <w:noProof/>
              </w:rPr>
              <w:t>Continuous Integration, Continuous Delivery (CI/CD)</w:t>
            </w:r>
            <w:r w:rsidR="00A62CEB">
              <w:rPr>
                <w:noProof/>
                <w:webHidden/>
              </w:rPr>
              <w:tab/>
            </w:r>
            <w:r w:rsidR="00A62CEB">
              <w:rPr>
                <w:noProof/>
                <w:webHidden/>
              </w:rPr>
              <w:fldChar w:fldCharType="begin"/>
            </w:r>
            <w:r w:rsidR="00A62CEB">
              <w:rPr>
                <w:noProof/>
                <w:webHidden/>
              </w:rPr>
              <w:instrText xml:space="preserve"> PAGEREF _Toc93057352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1885FEE1" w14:textId="1BAACFCB"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53" w:history="1">
            <w:r w:rsidR="00A62CEB" w:rsidRPr="00A821DA">
              <w:rPr>
                <w:rStyle w:val="Hyperlink"/>
                <w:noProof/>
              </w:rPr>
              <w:t>2.4</w:t>
            </w:r>
            <w:r w:rsidR="00A62CEB">
              <w:rPr>
                <w:rFonts w:asciiTheme="minorHAnsi" w:eastAsiaTheme="minorEastAsia" w:hAnsiTheme="minorHAnsi"/>
                <w:noProof/>
                <w:sz w:val="22"/>
                <w:lang w:eastAsia="de-DE"/>
              </w:rPr>
              <w:tab/>
            </w:r>
            <w:r w:rsidR="00A62CEB" w:rsidRPr="00A821DA">
              <w:rPr>
                <w:rStyle w:val="Hyperlink"/>
                <w:noProof/>
              </w:rPr>
              <w:t>Build-Tools</w:t>
            </w:r>
            <w:r w:rsidR="00A62CEB">
              <w:rPr>
                <w:noProof/>
                <w:webHidden/>
              </w:rPr>
              <w:tab/>
            </w:r>
            <w:r w:rsidR="00A62CEB">
              <w:rPr>
                <w:noProof/>
                <w:webHidden/>
              </w:rPr>
              <w:fldChar w:fldCharType="begin"/>
            </w:r>
            <w:r w:rsidR="00A62CEB">
              <w:rPr>
                <w:noProof/>
                <w:webHidden/>
              </w:rPr>
              <w:instrText xml:space="preserve"> PAGEREF _Toc93057353 \h </w:instrText>
            </w:r>
            <w:r w:rsidR="00A62CEB">
              <w:rPr>
                <w:noProof/>
                <w:webHidden/>
              </w:rPr>
            </w:r>
            <w:r w:rsidR="00A62CEB">
              <w:rPr>
                <w:noProof/>
                <w:webHidden/>
              </w:rPr>
              <w:fldChar w:fldCharType="separate"/>
            </w:r>
            <w:r w:rsidR="00A62CEB">
              <w:rPr>
                <w:noProof/>
                <w:webHidden/>
              </w:rPr>
              <w:t>15</w:t>
            </w:r>
            <w:r w:rsidR="00A62CEB">
              <w:rPr>
                <w:noProof/>
                <w:webHidden/>
              </w:rPr>
              <w:fldChar w:fldCharType="end"/>
            </w:r>
          </w:hyperlink>
        </w:p>
        <w:p w14:paraId="678FCCDC" w14:textId="3E4A83F7"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54" w:history="1">
            <w:r w:rsidR="00A62CEB" w:rsidRPr="00A821DA">
              <w:rPr>
                <w:rStyle w:val="Hyperlink"/>
                <w:noProof/>
              </w:rPr>
              <w:t>3.</w:t>
            </w:r>
            <w:r w:rsidR="00A62CEB">
              <w:rPr>
                <w:rFonts w:asciiTheme="minorHAnsi" w:eastAsiaTheme="minorEastAsia" w:hAnsiTheme="minorHAnsi"/>
                <w:noProof/>
                <w:sz w:val="22"/>
                <w:lang w:eastAsia="de-DE"/>
              </w:rPr>
              <w:tab/>
            </w:r>
            <w:r w:rsidR="00A62CEB" w:rsidRPr="00A821DA">
              <w:rPr>
                <w:rStyle w:val="Hyperlink"/>
                <w:noProof/>
              </w:rPr>
              <w:t>und Stand der Technik</w:t>
            </w:r>
            <w:r w:rsidR="00A62CEB">
              <w:rPr>
                <w:noProof/>
                <w:webHidden/>
              </w:rPr>
              <w:tab/>
            </w:r>
            <w:r w:rsidR="00A62CEB">
              <w:rPr>
                <w:noProof/>
                <w:webHidden/>
              </w:rPr>
              <w:fldChar w:fldCharType="begin"/>
            </w:r>
            <w:r w:rsidR="00A62CEB">
              <w:rPr>
                <w:noProof/>
                <w:webHidden/>
              </w:rPr>
              <w:instrText xml:space="preserve"> PAGEREF _Toc93057354 \h </w:instrText>
            </w:r>
            <w:r w:rsidR="00A62CEB">
              <w:rPr>
                <w:noProof/>
                <w:webHidden/>
              </w:rPr>
            </w:r>
            <w:r w:rsidR="00A62CEB">
              <w:rPr>
                <w:noProof/>
                <w:webHidden/>
              </w:rPr>
              <w:fldChar w:fldCharType="separate"/>
            </w:r>
            <w:r w:rsidR="00A62CEB">
              <w:rPr>
                <w:noProof/>
                <w:webHidden/>
              </w:rPr>
              <w:t>16</w:t>
            </w:r>
            <w:r w:rsidR="00A62CEB">
              <w:rPr>
                <w:noProof/>
                <w:webHidden/>
              </w:rPr>
              <w:fldChar w:fldCharType="end"/>
            </w:r>
          </w:hyperlink>
        </w:p>
        <w:p w14:paraId="12B30CEF" w14:textId="741BB73D"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55" w:history="1">
            <w:r w:rsidR="00A62CEB" w:rsidRPr="00A821DA">
              <w:rPr>
                <w:rStyle w:val="Hyperlink"/>
                <w:noProof/>
              </w:rPr>
              <w:t>3.1</w:t>
            </w:r>
            <w:r w:rsidR="00A62CEB">
              <w:rPr>
                <w:rFonts w:asciiTheme="minorHAnsi" w:eastAsiaTheme="minorEastAsia" w:hAnsiTheme="minorHAnsi"/>
                <w:noProof/>
                <w:sz w:val="22"/>
                <w:lang w:eastAsia="de-DE"/>
              </w:rPr>
              <w:tab/>
            </w:r>
            <w:r w:rsidR="00A62CEB" w:rsidRPr="00A821DA">
              <w:rPr>
                <w:rStyle w:val="Hyperlink"/>
                <w:noProof/>
              </w:rPr>
              <w:t>Integrierte Entwicklungsumgebung (IDE)</w:t>
            </w:r>
            <w:r w:rsidR="00A62CEB">
              <w:rPr>
                <w:noProof/>
                <w:webHidden/>
              </w:rPr>
              <w:tab/>
            </w:r>
            <w:r w:rsidR="00A62CEB">
              <w:rPr>
                <w:noProof/>
                <w:webHidden/>
              </w:rPr>
              <w:fldChar w:fldCharType="begin"/>
            </w:r>
            <w:r w:rsidR="00A62CEB">
              <w:rPr>
                <w:noProof/>
                <w:webHidden/>
              </w:rPr>
              <w:instrText xml:space="preserve"> PAGEREF _Toc93057355 \h </w:instrText>
            </w:r>
            <w:r w:rsidR="00A62CEB">
              <w:rPr>
                <w:noProof/>
                <w:webHidden/>
              </w:rPr>
            </w:r>
            <w:r w:rsidR="00A62CEB">
              <w:rPr>
                <w:noProof/>
                <w:webHidden/>
              </w:rPr>
              <w:fldChar w:fldCharType="separate"/>
            </w:r>
            <w:r w:rsidR="00A62CEB">
              <w:rPr>
                <w:noProof/>
                <w:webHidden/>
              </w:rPr>
              <w:t>16</w:t>
            </w:r>
            <w:r w:rsidR="00A62CEB">
              <w:rPr>
                <w:noProof/>
                <w:webHidden/>
              </w:rPr>
              <w:fldChar w:fldCharType="end"/>
            </w:r>
          </w:hyperlink>
        </w:p>
        <w:p w14:paraId="7A03EDB5" w14:textId="61CC26C4" w:rsidR="00A62CEB" w:rsidRDefault="00723739">
          <w:pPr>
            <w:pStyle w:val="Verzeichnis3"/>
            <w:tabs>
              <w:tab w:val="left" w:pos="1320"/>
              <w:tab w:val="right" w:leader="dot" w:pos="9062"/>
            </w:tabs>
            <w:rPr>
              <w:rFonts w:asciiTheme="minorHAnsi" w:eastAsiaTheme="minorEastAsia" w:hAnsiTheme="minorHAnsi"/>
              <w:noProof/>
              <w:sz w:val="22"/>
              <w:lang w:eastAsia="de-DE"/>
            </w:rPr>
          </w:pPr>
          <w:hyperlink w:anchor="_Toc93057356" w:history="1">
            <w:r w:rsidR="00A62CEB" w:rsidRPr="00A821DA">
              <w:rPr>
                <w:rStyle w:val="Hyperlink"/>
                <w:noProof/>
              </w:rPr>
              <w:t>3.1.1</w:t>
            </w:r>
            <w:r w:rsidR="00A62CEB">
              <w:rPr>
                <w:rFonts w:asciiTheme="minorHAnsi" w:eastAsiaTheme="minorEastAsia" w:hAnsiTheme="minorHAnsi"/>
                <w:noProof/>
                <w:sz w:val="22"/>
                <w:lang w:eastAsia="de-DE"/>
              </w:rPr>
              <w:tab/>
            </w:r>
            <w:r w:rsidR="00A62CEB" w:rsidRPr="00A821DA">
              <w:rPr>
                <w:rStyle w:val="Hyperlink"/>
                <w:noProof/>
              </w:rPr>
              <w:t>Eclipse C/C++ Development Toolkit (CDT)</w:t>
            </w:r>
            <w:r w:rsidR="00A62CEB">
              <w:rPr>
                <w:noProof/>
                <w:webHidden/>
              </w:rPr>
              <w:tab/>
            </w:r>
            <w:r w:rsidR="00A62CEB">
              <w:rPr>
                <w:noProof/>
                <w:webHidden/>
              </w:rPr>
              <w:fldChar w:fldCharType="begin"/>
            </w:r>
            <w:r w:rsidR="00A62CEB">
              <w:rPr>
                <w:noProof/>
                <w:webHidden/>
              </w:rPr>
              <w:instrText xml:space="preserve"> PAGEREF _Toc93057356 \h </w:instrText>
            </w:r>
            <w:r w:rsidR="00A62CEB">
              <w:rPr>
                <w:noProof/>
                <w:webHidden/>
              </w:rPr>
            </w:r>
            <w:r w:rsidR="00A62CEB">
              <w:rPr>
                <w:noProof/>
                <w:webHidden/>
              </w:rPr>
              <w:fldChar w:fldCharType="separate"/>
            </w:r>
            <w:r w:rsidR="00A62CEB">
              <w:rPr>
                <w:noProof/>
                <w:webHidden/>
              </w:rPr>
              <w:t>17</w:t>
            </w:r>
            <w:r w:rsidR="00A62CEB">
              <w:rPr>
                <w:noProof/>
                <w:webHidden/>
              </w:rPr>
              <w:fldChar w:fldCharType="end"/>
            </w:r>
          </w:hyperlink>
        </w:p>
        <w:p w14:paraId="03C34480" w14:textId="0DA82095" w:rsidR="00A62CEB" w:rsidRDefault="00723739">
          <w:pPr>
            <w:pStyle w:val="Verzeichnis3"/>
            <w:tabs>
              <w:tab w:val="left" w:pos="1320"/>
              <w:tab w:val="right" w:leader="dot" w:pos="9062"/>
            </w:tabs>
            <w:rPr>
              <w:rFonts w:asciiTheme="minorHAnsi" w:eastAsiaTheme="minorEastAsia" w:hAnsiTheme="minorHAnsi"/>
              <w:noProof/>
              <w:sz w:val="22"/>
              <w:lang w:eastAsia="de-DE"/>
            </w:rPr>
          </w:pPr>
          <w:hyperlink w:anchor="_Toc93057357" w:history="1">
            <w:r w:rsidR="00A62CEB" w:rsidRPr="00A821DA">
              <w:rPr>
                <w:rStyle w:val="Hyperlink"/>
                <w:noProof/>
              </w:rPr>
              <w:t>3.1.2</w:t>
            </w:r>
            <w:r w:rsidR="00A62CEB">
              <w:rPr>
                <w:rFonts w:asciiTheme="minorHAnsi" w:eastAsiaTheme="minorEastAsia" w:hAnsiTheme="minorHAnsi"/>
                <w:noProof/>
                <w:sz w:val="22"/>
                <w:lang w:eastAsia="de-DE"/>
              </w:rPr>
              <w:tab/>
            </w:r>
            <w:r w:rsidR="00A62CEB" w:rsidRPr="00A821DA">
              <w:rPr>
                <w:rStyle w:val="Hyperlink"/>
                <w:noProof/>
              </w:rPr>
              <w:t>Visual Studio Code</w:t>
            </w:r>
            <w:r w:rsidR="00A62CEB">
              <w:rPr>
                <w:noProof/>
                <w:webHidden/>
              </w:rPr>
              <w:tab/>
            </w:r>
            <w:r w:rsidR="00A62CEB">
              <w:rPr>
                <w:noProof/>
                <w:webHidden/>
              </w:rPr>
              <w:fldChar w:fldCharType="begin"/>
            </w:r>
            <w:r w:rsidR="00A62CEB">
              <w:rPr>
                <w:noProof/>
                <w:webHidden/>
              </w:rPr>
              <w:instrText xml:space="preserve"> PAGEREF _Toc93057357 \h </w:instrText>
            </w:r>
            <w:r w:rsidR="00A62CEB">
              <w:rPr>
                <w:noProof/>
                <w:webHidden/>
              </w:rPr>
            </w:r>
            <w:r w:rsidR="00A62CEB">
              <w:rPr>
                <w:noProof/>
                <w:webHidden/>
              </w:rPr>
              <w:fldChar w:fldCharType="separate"/>
            </w:r>
            <w:r w:rsidR="00A62CEB">
              <w:rPr>
                <w:noProof/>
                <w:webHidden/>
              </w:rPr>
              <w:t>19</w:t>
            </w:r>
            <w:r w:rsidR="00A62CEB">
              <w:rPr>
                <w:noProof/>
                <w:webHidden/>
              </w:rPr>
              <w:fldChar w:fldCharType="end"/>
            </w:r>
          </w:hyperlink>
        </w:p>
        <w:p w14:paraId="75278CD5" w14:textId="79600B16" w:rsidR="00A62CEB" w:rsidRDefault="00723739">
          <w:pPr>
            <w:pStyle w:val="Verzeichnis3"/>
            <w:tabs>
              <w:tab w:val="left" w:pos="1320"/>
              <w:tab w:val="right" w:leader="dot" w:pos="9062"/>
            </w:tabs>
            <w:rPr>
              <w:rFonts w:asciiTheme="minorHAnsi" w:eastAsiaTheme="minorEastAsia" w:hAnsiTheme="minorHAnsi"/>
              <w:noProof/>
              <w:sz w:val="22"/>
              <w:lang w:eastAsia="de-DE"/>
            </w:rPr>
          </w:pPr>
          <w:hyperlink w:anchor="_Toc93057358" w:history="1">
            <w:r w:rsidR="00A62CEB" w:rsidRPr="00A821DA">
              <w:rPr>
                <w:rStyle w:val="Hyperlink"/>
                <w:noProof/>
              </w:rPr>
              <w:t>3.1.3</w:t>
            </w:r>
            <w:r w:rsidR="00A62CEB">
              <w:rPr>
                <w:rFonts w:asciiTheme="minorHAnsi" w:eastAsiaTheme="minorEastAsia" w:hAnsiTheme="minorHAnsi"/>
                <w:noProof/>
                <w:sz w:val="22"/>
                <w:lang w:eastAsia="de-DE"/>
              </w:rPr>
              <w:tab/>
            </w:r>
            <w:r w:rsidR="00A62CEB" w:rsidRPr="00A821DA">
              <w:rPr>
                <w:rStyle w:val="Hyperlink"/>
                <w:noProof/>
              </w:rPr>
              <w:t>CLion IDE</w:t>
            </w:r>
            <w:r w:rsidR="00A62CEB">
              <w:rPr>
                <w:noProof/>
                <w:webHidden/>
              </w:rPr>
              <w:tab/>
            </w:r>
            <w:r w:rsidR="00A62CEB">
              <w:rPr>
                <w:noProof/>
                <w:webHidden/>
              </w:rPr>
              <w:fldChar w:fldCharType="begin"/>
            </w:r>
            <w:r w:rsidR="00A62CEB">
              <w:rPr>
                <w:noProof/>
                <w:webHidden/>
              </w:rPr>
              <w:instrText xml:space="preserve"> PAGEREF _Toc93057358 \h </w:instrText>
            </w:r>
            <w:r w:rsidR="00A62CEB">
              <w:rPr>
                <w:noProof/>
                <w:webHidden/>
              </w:rPr>
            </w:r>
            <w:r w:rsidR="00A62CEB">
              <w:rPr>
                <w:noProof/>
                <w:webHidden/>
              </w:rPr>
              <w:fldChar w:fldCharType="separate"/>
            </w:r>
            <w:r w:rsidR="00A62CEB">
              <w:rPr>
                <w:noProof/>
                <w:webHidden/>
              </w:rPr>
              <w:t>22</w:t>
            </w:r>
            <w:r w:rsidR="00A62CEB">
              <w:rPr>
                <w:noProof/>
                <w:webHidden/>
              </w:rPr>
              <w:fldChar w:fldCharType="end"/>
            </w:r>
          </w:hyperlink>
        </w:p>
        <w:p w14:paraId="0952B946" w14:textId="56B9D40B"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59" w:history="1">
            <w:r w:rsidR="00A62CEB" w:rsidRPr="00A821DA">
              <w:rPr>
                <w:rStyle w:val="Hyperlink"/>
                <w:noProof/>
              </w:rPr>
              <w:t>3.2</w:t>
            </w:r>
            <w:r w:rsidR="00A62CEB">
              <w:rPr>
                <w:rFonts w:asciiTheme="minorHAnsi" w:eastAsiaTheme="minorEastAsia" w:hAnsiTheme="minorHAnsi"/>
                <w:noProof/>
                <w:sz w:val="22"/>
                <w:lang w:eastAsia="de-DE"/>
              </w:rPr>
              <w:tab/>
            </w:r>
            <w:r w:rsidR="00A62CEB" w:rsidRPr="00A821DA">
              <w:rPr>
                <w:rStyle w:val="Hyperlink"/>
                <w:noProof/>
              </w:rPr>
              <w:t>Das Problem der Projektaktualisierung</w:t>
            </w:r>
            <w:r w:rsidR="00A62CEB">
              <w:rPr>
                <w:noProof/>
                <w:webHidden/>
              </w:rPr>
              <w:tab/>
            </w:r>
            <w:r w:rsidR="00A62CEB">
              <w:rPr>
                <w:noProof/>
                <w:webHidden/>
              </w:rPr>
              <w:fldChar w:fldCharType="begin"/>
            </w:r>
            <w:r w:rsidR="00A62CEB">
              <w:rPr>
                <w:noProof/>
                <w:webHidden/>
              </w:rPr>
              <w:instrText xml:space="preserve"> PAGEREF _Toc93057359 \h </w:instrText>
            </w:r>
            <w:r w:rsidR="00A62CEB">
              <w:rPr>
                <w:noProof/>
                <w:webHidden/>
              </w:rPr>
            </w:r>
            <w:r w:rsidR="00A62CEB">
              <w:rPr>
                <w:noProof/>
                <w:webHidden/>
              </w:rPr>
              <w:fldChar w:fldCharType="separate"/>
            </w:r>
            <w:r w:rsidR="00A62CEB">
              <w:rPr>
                <w:noProof/>
                <w:webHidden/>
              </w:rPr>
              <w:t>25</w:t>
            </w:r>
            <w:r w:rsidR="00A62CEB">
              <w:rPr>
                <w:noProof/>
                <w:webHidden/>
              </w:rPr>
              <w:fldChar w:fldCharType="end"/>
            </w:r>
          </w:hyperlink>
        </w:p>
        <w:p w14:paraId="459A6981" w14:textId="19EE95BE"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60" w:history="1">
            <w:r w:rsidR="00A62CEB" w:rsidRPr="00A821DA">
              <w:rPr>
                <w:rStyle w:val="Hyperlink"/>
                <w:noProof/>
              </w:rPr>
              <w:t>4.</w:t>
            </w:r>
            <w:r w:rsidR="00A62CEB">
              <w:rPr>
                <w:rFonts w:asciiTheme="minorHAnsi" w:eastAsiaTheme="minorEastAsia" w:hAnsiTheme="minorHAnsi"/>
                <w:noProof/>
                <w:sz w:val="22"/>
                <w:lang w:eastAsia="de-DE"/>
              </w:rPr>
              <w:tab/>
            </w:r>
            <w:r w:rsidR="00A62CEB" w:rsidRPr="00A821DA">
              <w:rPr>
                <w:rStyle w:val="Hyperlink"/>
                <w:noProof/>
              </w:rPr>
              <w:t>Lösungsansatz</w:t>
            </w:r>
            <w:r w:rsidR="00A62CEB">
              <w:rPr>
                <w:noProof/>
                <w:webHidden/>
              </w:rPr>
              <w:tab/>
            </w:r>
            <w:r w:rsidR="00A62CEB">
              <w:rPr>
                <w:noProof/>
                <w:webHidden/>
              </w:rPr>
              <w:fldChar w:fldCharType="begin"/>
            </w:r>
            <w:r w:rsidR="00A62CEB">
              <w:rPr>
                <w:noProof/>
                <w:webHidden/>
              </w:rPr>
              <w:instrText xml:space="preserve"> PAGEREF _Toc93057360 \h </w:instrText>
            </w:r>
            <w:r w:rsidR="00A62CEB">
              <w:rPr>
                <w:noProof/>
                <w:webHidden/>
              </w:rPr>
            </w:r>
            <w:r w:rsidR="00A62CEB">
              <w:rPr>
                <w:noProof/>
                <w:webHidden/>
              </w:rPr>
              <w:fldChar w:fldCharType="separate"/>
            </w:r>
            <w:r w:rsidR="00A62CEB">
              <w:rPr>
                <w:noProof/>
                <w:webHidden/>
              </w:rPr>
              <w:t>27</w:t>
            </w:r>
            <w:r w:rsidR="00A62CEB">
              <w:rPr>
                <w:noProof/>
                <w:webHidden/>
              </w:rPr>
              <w:fldChar w:fldCharType="end"/>
            </w:r>
          </w:hyperlink>
        </w:p>
        <w:p w14:paraId="4FCE40BF" w14:textId="1FC22E9C"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61" w:history="1">
            <w:r w:rsidR="00A62CEB" w:rsidRPr="00A821DA">
              <w:rPr>
                <w:rStyle w:val="Hyperlink"/>
                <w:noProof/>
              </w:rPr>
              <w:t>5.</w:t>
            </w:r>
            <w:r w:rsidR="00A62CEB">
              <w:rPr>
                <w:rFonts w:asciiTheme="minorHAnsi" w:eastAsiaTheme="minorEastAsia" w:hAnsiTheme="minorHAnsi"/>
                <w:noProof/>
                <w:sz w:val="22"/>
                <w:lang w:eastAsia="de-DE"/>
              </w:rPr>
              <w:tab/>
            </w:r>
            <w:r w:rsidR="00A62CEB" w:rsidRPr="00A821DA">
              <w:rPr>
                <w:rStyle w:val="Hyperlink"/>
                <w:noProof/>
              </w:rPr>
              <w:t>Softwareentwurf</w:t>
            </w:r>
            <w:r w:rsidR="00A62CEB">
              <w:rPr>
                <w:noProof/>
                <w:webHidden/>
              </w:rPr>
              <w:tab/>
            </w:r>
            <w:r w:rsidR="00A62CEB">
              <w:rPr>
                <w:noProof/>
                <w:webHidden/>
              </w:rPr>
              <w:fldChar w:fldCharType="begin"/>
            </w:r>
            <w:r w:rsidR="00A62CEB">
              <w:rPr>
                <w:noProof/>
                <w:webHidden/>
              </w:rPr>
              <w:instrText xml:space="preserve"> PAGEREF _Toc93057361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3696B2C8" w14:textId="55DFCF11"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62" w:history="1">
            <w:r w:rsidR="00A62CEB" w:rsidRPr="00A821DA">
              <w:rPr>
                <w:rStyle w:val="Hyperlink"/>
                <w:noProof/>
              </w:rPr>
              <w:t>5.1</w:t>
            </w:r>
            <w:r w:rsidR="00A62CEB">
              <w:rPr>
                <w:rFonts w:asciiTheme="minorHAnsi" w:eastAsiaTheme="minorEastAsia" w:hAnsiTheme="minorHAnsi"/>
                <w:noProof/>
                <w:sz w:val="22"/>
                <w:lang w:eastAsia="de-DE"/>
              </w:rPr>
              <w:tab/>
            </w:r>
            <w:r w:rsidR="00A62CEB" w:rsidRPr="00A821DA">
              <w:rPr>
                <w:rStyle w:val="Hyperlink"/>
                <w:noProof/>
              </w:rPr>
              <w:t>GUI Sketches</w:t>
            </w:r>
            <w:r w:rsidR="00A62CEB">
              <w:rPr>
                <w:noProof/>
                <w:webHidden/>
              </w:rPr>
              <w:tab/>
            </w:r>
            <w:r w:rsidR="00A62CEB">
              <w:rPr>
                <w:noProof/>
                <w:webHidden/>
              </w:rPr>
              <w:fldChar w:fldCharType="begin"/>
            </w:r>
            <w:r w:rsidR="00A62CEB">
              <w:rPr>
                <w:noProof/>
                <w:webHidden/>
              </w:rPr>
              <w:instrText xml:space="preserve"> PAGEREF _Toc93057362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4E5582DD" w14:textId="344A9DA3"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63" w:history="1">
            <w:r w:rsidR="00A62CEB" w:rsidRPr="00A821DA">
              <w:rPr>
                <w:rStyle w:val="Hyperlink"/>
                <w:noProof/>
              </w:rPr>
              <w:t>5.2</w:t>
            </w:r>
            <w:r w:rsidR="00A62CEB">
              <w:rPr>
                <w:rFonts w:asciiTheme="minorHAnsi" w:eastAsiaTheme="minorEastAsia" w:hAnsiTheme="minorHAnsi"/>
                <w:noProof/>
                <w:sz w:val="22"/>
                <w:lang w:eastAsia="de-DE"/>
              </w:rPr>
              <w:tab/>
            </w:r>
            <w:r w:rsidR="00A62CEB" w:rsidRPr="00A821DA">
              <w:rPr>
                <w:rStyle w:val="Hyperlink"/>
                <w:noProof/>
              </w:rPr>
              <w:t>Architektur</w:t>
            </w:r>
            <w:r w:rsidR="00A62CEB">
              <w:rPr>
                <w:noProof/>
                <w:webHidden/>
              </w:rPr>
              <w:tab/>
            </w:r>
            <w:r w:rsidR="00A62CEB">
              <w:rPr>
                <w:noProof/>
                <w:webHidden/>
              </w:rPr>
              <w:fldChar w:fldCharType="begin"/>
            </w:r>
            <w:r w:rsidR="00A62CEB">
              <w:rPr>
                <w:noProof/>
                <w:webHidden/>
              </w:rPr>
              <w:instrText xml:space="preserve"> PAGEREF _Toc93057363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418A3AD1" w14:textId="3480F675"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64" w:history="1">
            <w:r w:rsidR="00A62CEB" w:rsidRPr="00A821DA">
              <w:rPr>
                <w:rStyle w:val="Hyperlink"/>
                <w:noProof/>
              </w:rPr>
              <w:t>5.3</w:t>
            </w:r>
            <w:r w:rsidR="00A62CEB">
              <w:rPr>
                <w:rFonts w:asciiTheme="minorHAnsi" w:eastAsiaTheme="minorEastAsia" w:hAnsiTheme="minorHAnsi"/>
                <w:noProof/>
                <w:sz w:val="22"/>
                <w:lang w:eastAsia="de-DE"/>
              </w:rPr>
              <w:tab/>
            </w:r>
            <w:r w:rsidR="00A62CEB" w:rsidRPr="00A821DA">
              <w:rPr>
                <w:rStyle w:val="Hyperlink"/>
                <w:noProof/>
              </w:rPr>
              <w:t>Extrafunktionalitäten</w:t>
            </w:r>
            <w:r w:rsidR="00A62CEB">
              <w:rPr>
                <w:noProof/>
                <w:webHidden/>
              </w:rPr>
              <w:tab/>
            </w:r>
            <w:r w:rsidR="00A62CEB">
              <w:rPr>
                <w:noProof/>
                <w:webHidden/>
              </w:rPr>
              <w:fldChar w:fldCharType="begin"/>
            </w:r>
            <w:r w:rsidR="00A62CEB">
              <w:rPr>
                <w:noProof/>
                <w:webHidden/>
              </w:rPr>
              <w:instrText xml:space="preserve"> PAGEREF _Toc93057364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6EFF384B" w14:textId="187D2081"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65" w:history="1">
            <w:r w:rsidR="00A62CEB" w:rsidRPr="00A821DA">
              <w:rPr>
                <w:rStyle w:val="Hyperlink"/>
                <w:noProof/>
              </w:rPr>
              <w:t>6.</w:t>
            </w:r>
            <w:r w:rsidR="00A62CEB">
              <w:rPr>
                <w:rFonts w:asciiTheme="minorHAnsi" w:eastAsiaTheme="minorEastAsia" w:hAnsiTheme="minorHAnsi"/>
                <w:noProof/>
                <w:sz w:val="22"/>
                <w:lang w:eastAsia="de-DE"/>
              </w:rPr>
              <w:tab/>
            </w:r>
            <w:r w:rsidR="00A62CEB" w:rsidRPr="00A821DA">
              <w:rPr>
                <w:rStyle w:val="Hyperlink"/>
                <w:noProof/>
              </w:rPr>
              <w:t>Implementierung und Evaluierung</w:t>
            </w:r>
            <w:r w:rsidR="00A62CEB">
              <w:rPr>
                <w:noProof/>
                <w:webHidden/>
              </w:rPr>
              <w:tab/>
            </w:r>
            <w:r w:rsidR="00A62CEB">
              <w:rPr>
                <w:noProof/>
                <w:webHidden/>
              </w:rPr>
              <w:fldChar w:fldCharType="begin"/>
            </w:r>
            <w:r w:rsidR="00A62CEB">
              <w:rPr>
                <w:noProof/>
                <w:webHidden/>
              </w:rPr>
              <w:instrText xml:space="preserve"> PAGEREF _Toc93057365 \h </w:instrText>
            </w:r>
            <w:r w:rsidR="00A62CEB">
              <w:rPr>
                <w:noProof/>
                <w:webHidden/>
              </w:rPr>
            </w:r>
            <w:r w:rsidR="00A62CEB">
              <w:rPr>
                <w:noProof/>
                <w:webHidden/>
              </w:rPr>
              <w:fldChar w:fldCharType="separate"/>
            </w:r>
            <w:r w:rsidR="00A62CEB">
              <w:rPr>
                <w:noProof/>
                <w:webHidden/>
              </w:rPr>
              <w:t>30</w:t>
            </w:r>
            <w:r w:rsidR="00A62CEB">
              <w:rPr>
                <w:noProof/>
                <w:webHidden/>
              </w:rPr>
              <w:fldChar w:fldCharType="end"/>
            </w:r>
          </w:hyperlink>
        </w:p>
        <w:p w14:paraId="501F8351" w14:textId="1176AF44" w:rsidR="00A62CEB" w:rsidRDefault="00723739">
          <w:pPr>
            <w:pStyle w:val="Verzeichnis1"/>
            <w:tabs>
              <w:tab w:val="left" w:pos="480"/>
              <w:tab w:val="right" w:leader="dot" w:pos="9062"/>
            </w:tabs>
            <w:rPr>
              <w:rFonts w:asciiTheme="minorHAnsi" w:eastAsiaTheme="minorEastAsia" w:hAnsiTheme="minorHAnsi"/>
              <w:noProof/>
              <w:sz w:val="22"/>
              <w:lang w:eastAsia="de-DE"/>
            </w:rPr>
          </w:pPr>
          <w:hyperlink w:anchor="_Toc93057366" w:history="1">
            <w:r w:rsidR="00A62CEB" w:rsidRPr="00A821DA">
              <w:rPr>
                <w:rStyle w:val="Hyperlink"/>
                <w:noProof/>
              </w:rPr>
              <w:t>7.</w:t>
            </w:r>
            <w:r w:rsidR="00A62CEB">
              <w:rPr>
                <w:rFonts w:asciiTheme="minorHAnsi" w:eastAsiaTheme="minorEastAsia" w:hAnsiTheme="minorHAnsi"/>
                <w:noProof/>
                <w:sz w:val="22"/>
                <w:lang w:eastAsia="de-DE"/>
              </w:rPr>
              <w:tab/>
            </w:r>
            <w:r w:rsidR="00A62CEB" w:rsidRPr="00A821DA">
              <w:rPr>
                <w:rStyle w:val="Hyperlink"/>
                <w:noProof/>
              </w:rPr>
              <w:t>Zusammenfassung</w:t>
            </w:r>
            <w:r w:rsidR="00A62CEB">
              <w:rPr>
                <w:noProof/>
                <w:webHidden/>
              </w:rPr>
              <w:tab/>
            </w:r>
            <w:r w:rsidR="00A62CEB">
              <w:rPr>
                <w:noProof/>
                <w:webHidden/>
              </w:rPr>
              <w:fldChar w:fldCharType="begin"/>
            </w:r>
            <w:r w:rsidR="00A62CEB">
              <w:rPr>
                <w:noProof/>
                <w:webHidden/>
              </w:rPr>
              <w:instrText xml:space="preserve"> PAGEREF _Toc93057366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63FD8DD2" w14:textId="09D48731"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67" w:history="1">
            <w:r w:rsidR="00A62CEB" w:rsidRPr="00A821DA">
              <w:rPr>
                <w:rStyle w:val="Hyperlink"/>
                <w:noProof/>
              </w:rPr>
              <w:t>7.1</w:t>
            </w:r>
            <w:r w:rsidR="00A62CEB">
              <w:rPr>
                <w:rFonts w:asciiTheme="minorHAnsi" w:eastAsiaTheme="minorEastAsia" w:hAnsiTheme="minorHAnsi"/>
                <w:noProof/>
                <w:sz w:val="22"/>
                <w:lang w:eastAsia="de-DE"/>
              </w:rPr>
              <w:tab/>
            </w:r>
            <w:r w:rsidR="00A62CEB" w:rsidRPr="00A821DA">
              <w:rPr>
                <w:rStyle w:val="Hyperlink"/>
                <w:noProof/>
              </w:rPr>
              <w:t>Zusammenfassung</w:t>
            </w:r>
            <w:r w:rsidR="00A62CEB">
              <w:rPr>
                <w:noProof/>
                <w:webHidden/>
              </w:rPr>
              <w:tab/>
            </w:r>
            <w:r w:rsidR="00A62CEB">
              <w:rPr>
                <w:noProof/>
                <w:webHidden/>
              </w:rPr>
              <w:fldChar w:fldCharType="begin"/>
            </w:r>
            <w:r w:rsidR="00A62CEB">
              <w:rPr>
                <w:noProof/>
                <w:webHidden/>
              </w:rPr>
              <w:instrText xml:space="preserve"> PAGEREF _Toc93057367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11369180" w14:textId="21B924D8"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68" w:history="1">
            <w:r w:rsidR="00A62CEB" w:rsidRPr="00A821DA">
              <w:rPr>
                <w:rStyle w:val="Hyperlink"/>
                <w:noProof/>
              </w:rPr>
              <w:t>7.2</w:t>
            </w:r>
            <w:r w:rsidR="00A62CEB">
              <w:rPr>
                <w:rFonts w:asciiTheme="minorHAnsi" w:eastAsiaTheme="minorEastAsia" w:hAnsiTheme="minorHAnsi"/>
                <w:noProof/>
                <w:sz w:val="22"/>
                <w:lang w:eastAsia="de-DE"/>
              </w:rPr>
              <w:tab/>
            </w:r>
            <w:r w:rsidR="00A62CEB" w:rsidRPr="00A821DA">
              <w:rPr>
                <w:rStyle w:val="Hyperlink"/>
                <w:noProof/>
              </w:rPr>
              <w:t>Das Problem</w:t>
            </w:r>
            <w:r w:rsidR="00A62CEB">
              <w:rPr>
                <w:noProof/>
                <w:webHidden/>
              </w:rPr>
              <w:tab/>
            </w:r>
            <w:r w:rsidR="00A62CEB">
              <w:rPr>
                <w:noProof/>
                <w:webHidden/>
              </w:rPr>
              <w:fldChar w:fldCharType="begin"/>
            </w:r>
            <w:r w:rsidR="00A62CEB">
              <w:rPr>
                <w:noProof/>
                <w:webHidden/>
              </w:rPr>
              <w:instrText xml:space="preserve"> PAGEREF _Toc93057368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757897AA" w14:textId="4B1B15EF" w:rsidR="00A62CEB" w:rsidRDefault="00723739">
          <w:pPr>
            <w:pStyle w:val="Verzeichnis2"/>
            <w:tabs>
              <w:tab w:val="left" w:pos="880"/>
              <w:tab w:val="right" w:leader="dot" w:pos="9062"/>
            </w:tabs>
            <w:rPr>
              <w:rFonts w:asciiTheme="minorHAnsi" w:eastAsiaTheme="minorEastAsia" w:hAnsiTheme="minorHAnsi"/>
              <w:noProof/>
              <w:sz w:val="22"/>
              <w:lang w:eastAsia="de-DE"/>
            </w:rPr>
          </w:pPr>
          <w:hyperlink w:anchor="_Toc93057369" w:history="1">
            <w:r w:rsidR="00A62CEB" w:rsidRPr="00A821DA">
              <w:rPr>
                <w:rStyle w:val="Hyperlink"/>
                <w:noProof/>
              </w:rPr>
              <w:t>7.3</w:t>
            </w:r>
            <w:r w:rsidR="00A62CEB">
              <w:rPr>
                <w:rFonts w:asciiTheme="minorHAnsi" w:eastAsiaTheme="minorEastAsia" w:hAnsiTheme="minorHAnsi"/>
                <w:noProof/>
                <w:sz w:val="22"/>
                <w:lang w:eastAsia="de-DE"/>
              </w:rPr>
              <w:tab/>
            </w:r>
            <w:r w:rsidR="00A62CEB" w:rsidRPr="00A821DA">
              <w:rPr>
                <w:rStyle w:val="Hyperlink"/>
                <w:noProof/>
              </w:rPr>
              <w:t>Mögliche Erweiterungspunkte</w:t>
            </w:r>
            <w:r w:rsidR="00A62CEB">
              <w:rPr>
                <w:noProof/>
                <w:webHidden/>
              </w:rPr>
              <w:tab/>
            </w:r>
            <w:r w:rsidR="00A62CEB">
              <w:rPr>
                <w:noProof/>
                <w:webHidden/>
              </w:rPr>
              <w:fldChar w:fldCharType="begin"/>
            </w:r>
            <w:r w:rsidR="00A62CEB">
              <w:rPr>
                <w:noProof/>
                <w:webHidden/>
              </w:rPr>
              <w:instrText xml:space="preserve"> PAGEREF _Toc93057369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2E5F4F7E" w14:textId="4E6CA35D" w:rsidR="00A62CEB" w:rsidRDefault="00723739">
          <w:pPr>
            <w:pStyle w:val="Verzeichnis1"/>
            <w:tabs>
              <w:tab w:val="right" w:leader="dot" w:pos="9062"/>
            </w:tabs>
            <w:rPr>
              <w:rFonts w:asciiTheme="minorHAnsi" w:eastAsiaTheme="minorEastAsia" w:hAnsiTheme="minorHAnsi"/>
              <w:noProof/>
              <w:sz w:val="22"/>
              <w:lang w:eastAsia="de-DE"/>
            </w:rPr>
          </w:pPr>
          <w:hyperlink w:anchor="_Toc93057370" w:history="1">
            <w:r w:rsidR="00A62CEB" w:rsidRPr="00A821DA">
              <w:rPr>
                <w:rStyle w:val="Hyperlink"/>
                <w:noProof/>
              </w:rPr>
              <w:t>Literatur</w:t>
            </w:r>
            <w:r w:rsidR="00A62CEB">
              <w:rPr>
                <w:noProof/>
                <w:webHidden/>
              </w:rPr>
              <w:tab/>
            </w:r>
            <w:r w:rsidR="00A62CEB">
              <w:rPr>
                <w:noProof/>
                <w:webHidden/>
              </w:rPr>
              <w:fldChar w:fldCharType="begin"/>
            </w:r>
            <w:r w:rsidR="00A62CEB">
              <w:rPr>
                <w:noProof/>
                <w:webHidden/>
              </w:rPr>
              <w:instrText xml:space="preserve"> PAGEREF _Toc93057370 \h </w:instrText>
            </w:r>
            <w:r w:rsidR="00A62CEB">
              <w:rPr>
                <w:noProof/>
                <w:webHidden/>
              </w:rPr>
            </w:r>
            <w:r w:rsidR="00A62CEB">
              <w:rPr>
                <w:noProof/>
                <w:webHidden/>
              </w:rPr>
              <w:fldChar w:fldCharType="separate"/>
            </w:r>
            <w:r w:rsidR="00A62CEB">
              <w:rPr>
                <w:noProof/>
                <w:webHidden/>
              </w:rPr>
              <w:t>32</w:t>
            </w:r>
            <w:r w:rsidR="00A62CEB">
              <w:rPr>
                <w:noProof/>
                <w:webHidden/>
              </w:rPr>
              <w:fldChar w:fldCharType="end"/>
            </w:r>
          </w:hyperlink>
        </w:p>
        <w:p w14:paraId="19795CA2" w14:textId="334ABC29" w:rsidR="00A62CEB" w:rsidRDefault="00723739">
          <w:pPr>
            <w:pStyle w:val="Verzeichnis1"/>
            <w:tabs>
              <w:tab w:val="right" w:leader="dot" w:pos="9062"/>
            </w:tabs>
            <w:rPr>
              <w:rFonts w:asciiTheme="minorHAnsi" w:eastAsiaTheme="minorEastAsia" w:hAnsiTheme="minorHAnsi"/>
              <w:noProof/>
              <w:sz w:val="22"/>
              <w:lang w:eastAsia="de-DE"/>
            </w:rPr>
          </w:pPr>
          <w:hyperlink w:anchor="_Toc93057371" w:history="1">
            <w:r w:rsidR="00A62CEB" w:rsidRPr="00A821DA">
              <w:rPr>
                <w:rStyle w:val="Hyperlink"/>
                <w:noProof/>
              </w:rPr>
              <w:t>Anhang</w:t>
            </w:r>
            <w:r w:rsidR="00A62CEB">
              <w:rPr>
                <w:noProof/>
                <w:webHidden/>
              </w:rPr>
              <w:tab/>
            </w:r>
            <w:r w:rsidR="00A62CEB">
              <w:rPr>
                <w:noProof/>
                <w:webHidden/>
              </w:rPr>
              <w:fldChar w:fldCharType="begin"/>
            </w:r>
            <w:r w:rsidR="00A62CEB">
              <w:rPr>
                <w:noProof/>
                <w:webHidden/>
              </w:rPr>
              <w:instrText xml:space="preserve"> PAGEREF _Toc93057371 \h </w:instrText>
            </w:r>
            <w:r w:rsidR="00A62CEB">
              <w:rPr>
                <w:noProof/>
                <w:webHidden/>
              </w:rPr>
            </w:r>
            <w:r w:rsidR="00A62CEB">
              <w:rPr>
                <w:noProof/>
                <w:webHidden/>
              </w:rPr>
              <w:fldChar w:fldCharType="separate"/>
            </w:r>
            <w:r w:rsidR="00A62CEB">
              <w:rPr>
                <w:noProof/>
                <w:webHidden/>
              </w:rPr>
              <w:t>35</w:t>
            </w:r>
            <w:r w:rsidR="00A62CEB">
              <w:rPr>
                <w:noProof/>
                <w:webHidden/>
              </w:rPr>
              <w:fldChar w:fldCharType="end"/>
            </w:r>
          </w:hyperlink>
        </w:p>
        <w:p w14:paraId="0989C49F" w14:textId="5FE36DBE"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057339"/>
      <w:r>
        <w:lastRenderedPageBreak/>
        <w:t>Abbildungsverzeichnis</w:t>
      </w:r>
      <w:bookmarkEnd w:id="4"/>
    </w:p>
    <w:p w14:paraId="3708A90D" w14:textId="77777777" w:rsidR="000946AB" w:rsidRDefault="00723739" w:rsidP="000946AB">
      <w:r>
        <w:fldChar w:fldCharType="begin"/>
      </w:r>
      <w:r>
        <w:instrText xml:space="preserve"> TOC \h \z \c "Abbildung"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624A32AF" w14:textId="77777777" w:rsidR="000946AB" w:rsidRDefault="000946AB" w:rsidP="000946AB">
      <w:pPr>
        <w:pStyle w:val="berschrift1"/>
      </w:pPr>
      <w:bookmarkStart w:id="5" w:name="_Toc93057340"/>
      <w:r>
        <w:lastRenderedPageBreak/>
        <w:t>Tabellenverzeichnis</w:t>
      </w:r>
      <w:bookmarkEnd w:id="5"/>
    </w:p>
    <w:p w14:paraId="5387510B" w14:textId="77777777" w:rsidR="000946AB" w:rsidRDefault="00723739"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93057341"/>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057342"/>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057343"/>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057344"/>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057345"/>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057346"/>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057347"/>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057348"/>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057349"/>
      <w:r>
        <w:lastRenderedPageBreak/>
        <w:t>Grundlagen</w:t>
      </w:r>
      <w:bookmarkEnd w:id="14"/>
    </w:p>
    <w:p w14:paraId="156CDFBE" w14:textId="344F2A33" w:rsidR="00DF2D45" w:rsidRPr="00DF2D45" w:rsidRDefault="00DF2D45" w:rsidP="00DF2D45">
      <w:r>
        <w:t>In diesem Kapitel werden die Grundlagen erklärt, die für das Verständnis aller weiteren Kapitel notwendig sind.</w:t>
      </w:r>
    </w:p>
    <w:p w14:paraId="1FD7FA5D" w14:textId="55525717" w:rsidR="006238DF" w:rsidRDefault="006238DF" w:rsidP="006238DF">
      <w:pPr>
        <w:pStyle w:val="berschrift2"/>
        <w:numPr>
          <w:ilvl w:val="1"/>
          <w:numId w:val="1"/>
        </w:numPr>
      </w:pPr>
      <w:bookmarkStart w:id="15" w:name="_Toc93057350"/>
      <w:r>
        <w:t>Softwareprojekte</w:t>
      </w:r>
      <w:bookmarkEnd w:id="15"/>
    </w:p>
    <w:p w14:paraId="0018DFE7" w14:textId="77116863" w:rsidR="006238DF" w:rsidRPr="006238DF" w:rsidRDefault="00A62CEB" w:rsidP="00A62CEB">
      <w:pPr>
        <w:pStyle w:val="Listenabsatz"/>
        <w:numPr>
          <w:ilvl w:val="0"/>
          <w:numId w:val="47"/>
        </w:numPr>
      </w:pPr>
      <w:r>
        <w:t>Was sind Projekte und Softwareprojekte in dem Kontext dieser Bachelorarbeit</w:t>
      </w:r>
    </w:p>
    <w:p w14:paraId="6E81FD40" w14:textId="77777777" w:rsidR="00E01875" w:rsidRPr="00EE32A8" w:rsidRDefault="00E01875" w:rsidP="00E01875">
      <w:pPr>
        <w:pStyle w:val="berschrift2"/>
        <w:numPr>
          <w:ilvl w:val="1"/>
          <w:numId w:val="1"/>
        </w:numPr>
      </w:pPr>
      <w:bookmarkStart w:id="16" w:name="_Toc93057351"/>
      <w:r w:rsidRPr="00EE32A8">
        <w:t>Die Bedeutung von DevOps</w:t>
      </w:r>
      <w:bookmarkEnd w:id="16"/>
      <w:r w:rsidRPr="00EE32A8">
        <w:fldChar w:fldCharType="begin"/>
      </w:r>
      <w:r w:rsidRPr="00EE32A8">
        <w:instrText xml:space="preserve"> XE "DevOps" \t "Development und IT Operations" </w:instrText>
      </w:r>
      <w:r w:rsidRPr="00EE32A8">
        <w:fldChar w:fldCharType="end"/>
      </w:r>
    </w:p>
    <w:p w14:paraId="0BDD70DF" w14:textId="3AE6CC11"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55028E">
        <w:t>Bei dieser Arbeit kommt es ohne den DevOps-Ansatz zu zwei großen Problemen. Das erste Problem ist, dass d</w:t>
      </w:r>
      <w:r>
        <w:t>ie Softwareentwicklung</w:t>
      </w:r>
      <w:r w:rsidR="0055028E">
        <w:t xml:space="preserve"> </w:t>
      </w:r>
      <w:r>
        <w:t>meist in Projektform an der Umsetzung von Kundenanforderungen</w:t>
      </w:r>
      <w:r w:rsidR="0055028E">
        <w:t xml:space="preserve"> arbeitet</w:t>
      </w:r>
      <w:r>
        <w:t xml:space="preserve">. Diese müssen schnell realisiert werden, damit das IT-Produkt und/oder –Service nicht an Akzeptanz verliert und weiterhin erfolgreich auf dem Markt bleibt. Der IT-Betrieb strebt dagegen eine entgegengesetzte Arbeitsweise an. Seine Ziele sind vor allem ein hohes Maß an Stabilität, Verfügbarkeit sowie Sicherheit </w:t>
      </w:r>
      <w:sdt>
        <w:sdtPr>
          <w:alias w:val="Don't edit this field"/>
          <w:tag w:val="CitaviPlaceholder#b9e9d930-eeef-4cd1-b36c-37a4604e212f"/>
          <w:id w:val="-1658442748"/>
          <w:placeholder>
            <w:docPart w:val="6D79A8E3764F41C283FC14530DB2FCFE"/>
          </w:placeholder>
        </w:sdtPr>
        <w:sdtEndPr/>
        <w:sdtContent>
          <w:r>
            <w:fldChar w:fldCharType="begin"/>
          </w:r>
          <w:r w:rsidR="00134E8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fldChar w:fldCharType="separate"/>
          </w:r>
          <w:r>
            <w:t>[1]</w:t>
          </w:r>
          <w:r>
            <w:fldChar w:fldCharType="end"/>
          </w:r>
        </w:sdtContent>
      </w:sdt>
      <w:r>
        <w:t>.</w:t>
      </w:r>
    </w:p>
    <w:p w14:paraId="493FCEC9" w14:textId="7808E866" w:rsidR="00E01875" w:rsidRDefault="0055028E" w:rsidP="00E01875">
      <w:r>
        <w:t>Das zweite</w:t>
      </w:r>
      <w:r w:rsidR="00E01875">
        <w:t xml:space="preserve"> Problem</w:t>
      </w:r>
      <w:r>
        <w:t xml:space="preserve"> </w:t>
      </w:r>
      <w:r w:rsidR="00E01875">
        <w:t xml:space="preserve">betrifft die mangelnde Zusammenarbeit zwischen den beiden Bereichen. Dabei ist das Ziel der Softwareentwicklung 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rsidR="00E01875">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E01875">
            <w:fldChar w:fldCharType="separate"/>
          </w:r>
          <w:r w:rsidR="00E01875">
            <w:t>[3]</w:t>
          </w:r>
          <w:r w:rsidR="00E01875">
            <w:fldChar w:fldCharType="end"/>
          </w:r>
        </w:sdtContent>
      </w:sdt>
      <w:r w:rsidR="00E01875">
        <w:t>.</w:t>
      </w:r>
    </w:p>
    <w:p w14:paraId="2FECE291" w14:textId="5D83F5DB" w:rsidR="00E01875"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p>
    <w:p w14:paraId="2DBC9D95" w14:textId="2E17E86D" w:rsidR="00E01875" w:rsidRDefault="00E01875" w:rsidP="00E01875">
      <w:pPr>
        <w:pStyle w:val="berschrift2"/>
        <w:numPr>
          <w:ilvl w:val="1"/>
          <w:numId w:val="1"/>
        </w:numPr>
      </w:pPr>
      <w:bookmarkStart w:id="17" w:name="_Toc93057352"/>
      <w:r w:rsidRPr="00D7734C">
        <w:lastRenderedPageBreak/>
        <w:t>Continuous Integration, Continuous Delivery</w:t>
      </w:r>
      <w:bookmarkEnd w:id="17"/>
      <w:r w:rsidR="00141436">
        <w:t xml:space="preserve"> </w:t>
      </w:r>
    </w:p>
    <w:p w14:paraId="4625FCF2" w14:textId="32683796" w:rsidR="00190132" w:rsidRDefault="002A2F1F" w:rsidP="00E01875">
      <w:r w:rsidRPr="00D7734C">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59DAEEB5" w:rsidR="0054454A" w:rsidRDefault="00190132" w:rsidP="00E01875">
      <w:r w:rsidRPr="00B02A16">
        <w:t>Quellphase:</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54454A">
        <w:t xml:space="preserve"> führen die Entwickler lokale Test durch, bevor sie </w:t>
      </w:r>
      <w:r w:rsidR="00892AB2">
        <w:t>den neuen Code in das zentrale Repository zurückübertragen</w:t>
      </w:r>
      <w:r w:rsidR="00B02A16">
        <w:t xml:space="preserve"> (pushen)</w:t>
      </w:r>
      <w:r w:rsidR="002D2A30">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Build-Prozess fehlschlagen. Durch die CI/CD-Pipeline erfahren die Entwickler an welcher Stelle der Build-Prozess abgebrochen wurde und welche Stelle im Code </w:t>
      </w:r>
      <w:r w:rsidR="00235AC0">
        <w:lastRenderedPageBreak/>
        <w:t>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t>Testphase:</w:t>
      </w:r>
      <w:r w:rsidR="00906FB7">
        <w:t xml:space="preserve"> Nachdem ein fehlerfreier Build erstellt wurde, durchläuft der Build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074886BF" w14:textId="04660939"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057354"/>
      <w:r>
        <w:lastRenderedPageBreak/>
        <w:t>Stand der Technik</w:t>
      </w:r>
      <w:bookmarkEnd w:id="18"/>
    </w:p>
    <w:p w14:paraId="78BC05A5" w14:textId="587334B5" w:rsidR="00101B5C" w:rsidRPr="00101B5C" w:rsidRDefault="00101B5C" w:rsidP="00101B5C">
      <w:r>
        <w:t xml:space="preserve">In diesem Kapitel wird die allgemeine Funktion einer integrierten Entwicklungsumgebung näher erläutert. </w:t>
      </w:r>
      <w:r w:rsidR="004D6551">
        <w:t>Anschließend werden bestimmte Funktionen von drei spezielle</w:t>
      </w:r>
      <w:r w:rsidR="00274ABA">
        <w:t>n</w:t>
      </w:r>
      <w:r w:rsidR="004D6551">
        <w:t xml:space="preserve"> Entwicklungsumgebungen analysiert und </w:t>
      </w:r>
      <w:r w:rsidR="005435E6">
        <w:t>begründet,</w:t>
      </w:r>
      <w:r w:rsidR="004D6551">
        <w:t xml:space="preserve"> warum diese nicht genügen, um das Problem dieser Bachelorarbeit zu beheben.</w:t>
      </w:r>
    </w:p>
    <w:p w14:paraId="6340A264" w14:textId="0413349C" w:rsidR="00EE32A8" w:rsidRDefault="00D33FA9" w:rsidP="00196E2A">
      <w:pPr>
        <w:pStyle w:val="berschrift2"/>
        <w:numPr>
          <w:ilvl w:val="1"/>
          <w:numId w:val="1"/>
        </w:numPr>
      </w:pPr>
      <w:bookmarkStart w:id="19" w:name="_Toc93057355"/>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9"/>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behebung</w:t>
      </w:r>
    </w:p>
    <w:p w14:paraId="7A1A19CA" w14:textId="5BD9236E" w:rsidR="00F57BD4" w:rsidRDefault="00F57BD4" w:rsidP="006A14A2">
      <w:pPr>
        <w:pStyle w:val="Listenabsatz"/>
        <w:numPr>
          <w:ilvl w:val="0"/>
          <w:numId w:val="38"/>
        </w:numPr>
      </w:pPr>
      <w:r>
        <w:t>Versionsverwaltung der Dateien basierend auf Git</w:t>
      </w:r>
    </w:p>
    <w:p w14:paraId="1E6B897B" w14:textId="5AE220E8"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CC55B3">
      <w:pPr>
        <w:pStyle w:val="Listenabsatz"/>
        <w:numPr>
          <w:ilvl w:val="0"/>
          <w:numId w:val="45"/>
        </w:numPr>
      </w:pPr>
      <w:r>
        <w:t>Einfache Projekterstellung</w:t>
      </w:r>
    </w:p>
    <w:p w14:paraId="0F928476" w14:textId="00E01A18" w:rsidR="00CC55B3" w:rsidRDefault="00CC55B3" w:rsidP="00CC55B3">
      <w:pPr>
        <w:pStyle w:val="Listenabsatz"/>
        <w:numPr>
          <w:ilvl w:val="0"/>
          <w:numId w:val="45"/>
        </w:numPr>
      </w:pPr>
      <w:r>
        <w:lastRenderedPageBreak/>
        <w:t xml:space="preserve">Integrierung von </w:t>
      </w:r>
      <w:r w:rsidR="004D0082">
        <w:t>eigenen</w:t>
      </w:r>
      <w:r>
        <w:t xml:space="preserve"> Template-Projekten</w:t>
      </w:r>
    </w:p>
    <w:p w14:paraId="3055C769" w14:textId="21FF8247" w:rsidR="004D0082" w:rsidRDefault="004D0082" w:rsidP="004D0082">
      <w:pPr>
        <w:pStyle w:val="Listenabsatz"/>
        <w:numPr>
          <w:ilvl w:val="0"/>
          <w:numId w:val="45"/>
        </w:numPr>
      </w:pPr>
      <w:r>
        <w:t>Projekterstellung anhand von Template-Projekten</w:t>
      </w:r>
    </w:p>
    <w:p w14:paraId="6E123EA3" w14:textId="1745EE12" w:rsidR="00D416AA" w:rsidRDefault="00D416AA" w:rsidP="00DB367A">
      <w:pPr>
        <w:pStyle w:val="Listenabsatz"/>
        <w:numPr>
          <w:ilvl w:val="0"/>
          <w:numId w:val="45"/>
        </w:numPr>
      </w:pPr>
      <w:r>
        <w:t>Erstellung von Platzhaltern in Template-Dateien</w:t>
      </w:r>
    </w:p>
    <w:p w14:paraId="15CC16F3" w14:textId="3A85E395" w:rsidR="00DB367A" w:rsidRDefault="00D416AA" w:rsidP="00DB367A">
      <w:r>
        <w:t>Nachfolgend wird</w:t>
      </w:r>
      <w:r w:rsidR="00E62C7F">
        <w:t xml:space="preserve"> </w:t>
      </w:r>
      <w:r>
        <w:t xml:space="preserve">mittels der Analyse </w:t>
      </w:r>
      <w:r w:rsidR="00E62C7F">
        <w:t xml:space="preserve">deutlich </w:t>
      </w:r>
      <w:r w:rsidR="00D60BF4">
        <w:t>erläutert</w:t>
      </w:r>
      <w:r w:rsidR="00E62C7F">
        <w:t>, warum IDEs nicht ausreichen, um das Problem dieser Bachelorarbeit zu lösen.</w:t>
      </w:r>
    </w:p>
    <w:p w14:paraId="41A2AF0B" w14:textId="0E3695DC" w:rsidR="00EE32A8" w:rsidRDefault="00EE32A8" w:rsidP="0036748D">
      <w:pPr>
        <w:pStyle w:val="berschrift3"/>
        <w:numPr>
          <w:ilvl w:val="2"/>
          <w:numId w:val="1"/>
        </w:numPr>
      </w:pPr>
      <w:bookmarkStart w:id="20" w:name="_Toc93057356"/>
      <w:r>
        <w:t>Eclipse</w:t>
      </w:r>
      <w:r w:rsidR="0046181D">
        <w:t xml:space="preserve"> IDE für </w:t>
      </w:r>
      <w:r w:rsidR="004022FD" w:rsidRPr="004022FD">
        <w:t>C/C++</w:t>
      </w:r>
      <w:bookmarkEnd w:id="20"/>
    </w:p>
    <w:p w14:paraId="352AEBDC" w14:textId="0FC4905B"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r>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w:t>
      </w:r>
      <w:r w:rsidR="0018782C">
        <w:lastRenderedPageBreak/>
        <w:t>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werden neue Projekte in Eclipse</w:t>
      </w:r>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w:t>
      </w:r>
      <w:r w:rsidR="006F3E6F">
        <w:lastRenderedPageBreak/>
        <w:t>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1" w:name="_Toc93057358"/>
      <w:r>
        <w:t>CLion IDE</w:t>
      </w:r>
      <w:bookmarkEnd w:id="21"/>
    </w:p>
    <w:p w14:paraId="4C1703FD" w14:textId="6B142036"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lastRenderedPageBreak/>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 xml:space="preserve">eine Auswahl für beide Optionen </w:t>
      </w:r>
      <w:r w:rsidR="00E525D3">
        <w:lastRenderedPageBreak/>
        <w:t>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2" w:name="_Hlk90643260"/>
      <w:r>
        <w:t>Sprachstandard</w:t>
      </w:r>
      <w:r w:rsidR="000B472E">
        <w:t xml:space="preserve"> </w:t>
      </w:r>
      <w:bookmarkEnd w:id="22"/>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t>[Screenshot der CMakeLists.txt]</w:t>
      </w:r>
    </w:p>
    <w:p w14:paraId="15E0622A" w14:textId="62993DD7" w:rsidR="00407D00" w:rsidRDefault="003F1E06" w:rsidP="000B472E">
      <w:r>
        <w:lastRenderedPageBreak/>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r w:rsidRPr="00122D85">
        <w:rPr>
          <w:b/>
          <w:bCs/>
        </w:rPr>
        <w:t>Strg+Alt+S</w:t>
      </w:r>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Eclipse, </w:t>
      </w:r>
      <w:r w:rsidR="00504C71">
        <w:t xml:space="preserve">bietet CLion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CLion nämlich, </w:t>
      </w:r>
      <w:r w:rsidR="00D95E81">
        <w:t>mittels einer intern gespeicherten Projekt-</w:t>
      </w:r>
      <w:r w:rsidR="00D95E81">
        <w:lastRenderedPageBreak/>
        <w: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3" w:name="_Toc93057357"/>
      <w:r>
        <w:t>Visual Studio Code</w:t>
      </w:r>
      <w:bookmarkEnd w:id="23"/>
    </w:p>
    <w:p w14:paraId="77E4C982" w14:textId="2491CCAB" w:rsidR="002B54E6" w:rsidRDefault="002B54E6" w:rsidP="002B54E6">
      <w:r>
        <w:t>Visual Studio Code (abgekürzt VSCode) ist ein kostenloser und open source (</w:t>
      </w:r>
      <w:hyperlink r:id="rId16"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mithile des VSCod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VSCod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4" w:name="_Hlk89271753"/>
      <w:r>
        <w:t xml:space="preserve">„Project Templates“ </w:t>
      </w:r>
      <w:bookmarkEnd w:id="24"/>
      <w:r>
        <w:t>von cantonios (</w:t>
      </w:r>
      <w:hyperlink r:id="rId17"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Nachdem dieser Menüpunkt ausgewählt wurde, öffnet sich die Befehlspalette von VSCode,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040F6C80" w14:textId="77777777" w:rsidR="002B54E6" w:rsidRDefault="002B54E6" w:rsidP="002B54E6">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587AAC30" w14:textId="77777777" w:rsidR="002B54E6" w:rsidRDefault="002B54E6" w:rsidP="002B54E6">
      <w:r>
        <w:rPr>
          <w:noProof/>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752C9DAD" w14:textId="77777777" w:rsidR="002B54E6" w:rsidRDefault="002B54E6" w:rsidP="002B54E6">
      <w:r>
        <w:lastRenderedPageBreak/>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Mit der Auswahl des Menüpunktes öffnet sich die Befehlspalette in VSCod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A8B6A25" w14:textId="77777777" w:rsidR="002B54E6" w:rsidRDefault="002B54E6" w:rsidP="002B54E6">
      <w:r>
        <w:rPr>
          <w:noProof/>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DF49166" w14:textId="5AD9C8ED" w:rsidR="001E7F2B"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w:t>
      </w:r>
      <w:r w:rsidR="0012771C">
        <w:lastRenderedPageBreak/>
        <w:t xml:space="preserve">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r w:rsidR="001E7F2B">
        <w:br w:type="page"/>
      </w:r>
    </w:p>
    <w:p w14:paraId="6A7AD044" w14:textId="77777777" w:rsidR="001E7F2B" w:rsidRDefault="001E7F2B" w:rsidP="00196E2A">
      <w:pPr>
        <w:pStyle w:val="berschrift1"/>
        <w:numPr>
          <w:ilvl w:val="0"/>
          <w:numId w:val="1"/>
        </w:numPr>
      </w:pPr>
      <w:bookmarkStart w:id="25" w:name="_Toc93057360"/>
      <w:r>
        <w:lastRenderedPageBreak/>
        <w:t>Lösungsansatz</w:t>
      </w:r>
      <w:bookmarkEnd w:id="25"/>
    </w:p>
    <w:p w14:paraId="7313575E" w14:textId="2CE70E3F" w:rsidR="00241997" w:rsidRDefault="003A05BB" w:rsidP="00FF1FBD">
      <w:r>
        <w:t xml:space="preserve">Um das beschriebene Problem im ersten Kapitel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15E61B2E" w:rsidR="00D40067" w:rsidRDefault="0001515D" w:rsidP="00FF1FBD">
      <w:r>
        <w:t xml:space="preserve">Um ein neues Projekt mit dem Projekt-Konfigurator zu erstellen, muss ein spezielles Formular in der GUI ausgefüllt werden. </w:t>
      </w:r>
      <w:r w:rsidR="00D40067">
        <w:t>Das Formular ist dabei aus</w:t>
      </w:r>
      <w:r w:rsidR="00F33AE3">
        <w:t xml:space="preserve"> </w:t>
      </w:r>
      <w:r w:rsidR="00D40067">
        <w:t xml:space="preserve">Texteingabefeldern, Dropdown-Listen, Auswahlkästchen (Checkboxen) und Listfeldern aufgebaut. </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6" w:name="_Toc93057361"/>
      <w:r>
        <w:lastRenderedPageBreak/>
        <w:t>Softwareentwurf</w:t>
      </w:r>
      <w:bookmarkEnd w:id="26"/>
    </w:p>
    <w:p w14:paraId="5268A2AA" w14:textId="2B98198A"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 xml:space="preserve">zur Lösung der Problemstellung (Kapitel 1.1)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D259AE">
      <w:pPr>
        <w:pStyle w:val="Listenabsatz"/>
        <w:numPr>
          <w:ilvl w:val="0"/>
          <w:numId w:val="46"/>
        </w:numPr>
      </w:pPr>
      <w:r>
        <w:t>Erstellung von Projekten</w:t>
      </w:r>
      <w:r w:rsidR="00D259AE">
        <w:t xml:space="preserve"> auf Basis einer Vorlage</w:t>
      </w:r>
    </w:p>
    <w:p w14:paraId="3A35C2E2" w14:textId="29378ED7" w:rsidR="00D259AE" w:rsidRDefault="00003E0C" w:rsidP="00D259AE">
      <w:pPr>
        <w:pStyle w:val="Listenabsatz"/>
        <w:numPr>
          <w:ilvl w:val="0"/>
          <w:numId w:val="46"/>
        </w:numPr>
      </w:pPr>
      <w:r>
        <w:t>Aktualisierung von Projekten</w:t>
      </w:r>
      <w:r w:rsidR="00D259AE">
        <w:t xml:space="preserve"> auf Basis einer Vorlage</w:t>
      </w:r>
    </w:p>
    <w:p w14:paraId="1126778B" w14:textId="774E5E23" w:rsidR="00D259AE" w:rsidRDefault="00D259AE" w:rsidP="00D259AE">
      <w:pPr>
        <w:pStyle w:val="Listenabsatz"/>
        <w:numPr>
          <w:ilvl w:val="0"/>
          <w:numId w:val="46"/>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B93807">
      <w:pPr>
        <w:pStyle w:val="Listenabsatz"/>
        <w:numPr>
          <w:ilvl w:val="0"/>
          <w:numId w:val="48"/>
        </w:numPr>
      </w:pPr>
      <w:r>
        <w:t>Erweiterung der Projekt Module</w:t>
      </w:r>
    </w:p>
    <w:p w14:paraId="275EF14F" w14:textId="771A7219" w:rsidR="00B93807" w:rsidRDefault="00B93807" w:rsidP="00B93807">
      <w:pPr>
        <w:pStyle w:val="Listenabsatz"/>
        <w:numPr>
          <w:ilvl w:val="0"/>
          <w:numId w:val="48"/>
        </w:numPr>
      </w:pPr>
      <w:r>
        <w:t>Ausführung von utilities</w:t>
      </w:r>
    </w:p>
    <w:p w14:paraId="09F08C90" w14:textId="014F28C3" w:rsidR="00A331A3" w:rsidRDefault="00742EE3" w:rsidP="00D259AE">
      <w:r>
        <w:t xml:space="preserve">Entsprechend den Haupt- und Zusatzfunktionen </w:t>
      </w:r>
      <w:r w:rsidR="00A1329F">
        <w:t>muss</w:t>
      </w:r>
      <w:r w:rsidR="0008627F">
        <w:t>te</w:t>
      </w:r>
      <w:r w:rsidR="00A1329F">
        <w:t xml:space="preserve"> die Benutzeroberfläche aus fünf verschiedenen Fenstern (eng.: Screen) und Unterfenstern (eng.: Subscreen) aufgebaut sein.</w:t>
      </w:r>
      <w:r w:rsidR="00145DDE">
        <w:t xml:space="preserve"> J</w:t>
      </w:r>
      <w:r w:rsidR="00A1329F">
        <w:t xml:space="preserve">eder Screen / Subscreen </w:t>
      </w:r>
      <w:r w:rsidR="00EE2C1D">
        <w:t>sollte</w:t>
      </w:r>
      <w:r w:rsidR="00A1329F">
        <w:t xml:space="preserve"> </w:t>
      </w:r>
      <w:r w:rsidR="00145DDE">
        <w:t xml:space="preserve">dabei </w:t>
      </w:r>
      <w:r w:rsidR="00A1329F">
        <w:t xml:space="preserve">für eine </w:t>
      </w:r>
      <w:r w:rsidR="00515D65">
        <w:t>bestimmte Haupt- oder Nebenfunktionalität zuständig sein</w:t>
      </w:r>
      <w:r w:rsidR="00A1329F">
        <w:t>.</w:t>
      </w:r>
      <w:r w:rsidR="0008627F">
        <w:t xml:space="preserve"> </w:t>
      </w:r>
      <w:r w:rsidR="00A331A3">
        <w:t>Um die Funktionen ausführen zu können, musste jeder</w:t>
      </w:r>
      <w:r w:rsidR="00CB1FA6">
        <w:t xml:space="preserve"> </w:t>
      </w:r>
      <w:r w:rsidR="00A331A3">
        <w:t>Screen / Subscreen</w:t>
      </w:r>
      <w:r w:rsidR="00CB1FA6">
        <w:t xml:space="preserve"> </w:t>
      </w:r>
      <w:r w:rsidR="00A331A3">
        <w:t xml:space="preserve">aus einer Reihe von bestimmten Steuerelementen </w:t>
      </w:r>
      <w:r w:rsidR="00D87889">
        <w:t xml:space="preserve">(sogenannten Widgets) aufgebaut sein. Ein Widget ist dabei ein Interaktionselement der grafischen Benutzeroberfläche, wie bspw.: Ein Button, ein Textfeld, eine Dropdown-Liste oder ein Listenfeld. </w:t>
      </w:r>
      <w:r w:rsidR="00C620F8">
        <w:t>Durch die</w:t>
      </w:r>
      <w:r w:rsidR="00D87889">
        <w:t xml:space="preserve"> Widgets </w:t>
      </w:r>
      <w:r w:rsidR="00C620F8">
        <w:t>können Entwickler</w:t>
      </w:r>
      <w:r w:rsidR="00D87889">
        <w:t xml:space="preserve"> </w:t>
      </w:r>
      <w:r w:rsidR="00C620F8">
        <w:t xml:space="preserve">mit der GUI interagieren und unter anderem </w:t>
      </w:r>
      <w:r w:rsidR="00D87889">
        <w:t xml:space="preserve">bestimmte </w:t>
      </w:r>
      <w:r w:rsidR="00C620F8">
        <w:t>Prozesse starten, Werte eingeben, Werte auswählen oder Daten konfiguriere</w:t>
      </w:r>
      <w:r w:rsidR="008F3790">
        <w:t>n</w:t>
      </w:r>
      <w:r w:rsidR="00C620F8">
        <w:t xml:space="preserve">. </w:t>
      </w:r>
      <w:r w:rsidR="00F85DA8">
        <w:t>Die Widgets jedes Screens / Subscreens wurden hinsichtlich ihrer auszuführenden Funktion ausgewählt. Di</w:t>
      </w:r>
      <w:r w:rsidR="003F4B58">
        <w:t>ese</w:t>
      </w:r>
      <w:r w:rsidR="00F85DA8">
        <w:t xml:space="preserve"> Auswahl </w:t>
      </w:r>
      <w:r w:rsidR="00CB1FA6">
        <w:t xml:space="preserve">folgte </w:t>
      </w:r>
      <w:r w:rsidR="003F4B58">
        <w:t xml:space="preserve">an zweiter Stelle, </w:t>
      </w:r>
      <w:r w:rsidR="00CB1FA6">
        <w:t xml:space="preserve">nach der Bestimmung aller GUI-Funktionalitäten. </w:t>
      </w:r>
      <w:r w:rsidR="003F4B58">
        <w:t xml:space="preserve">Das Ergebnis war eine Liste von Widgets für jeden Screen / Subscreen. Mit den ausgewählten Widgets wurden anschließend </w:t>
      </w:r>
      <w:r w:rsidR="003F4B58">
        <w:t>verschiedene Skizzen bzw. Sketches jedes Screens / Subscreens</w:t>
      </w:r>
      <w:r w:rsidR="003F4B58">
        <w:t xml:space="preserve"> </w:t>
      </w:r>
      <w:r w:rsidR="003F4B58">
        <w:t>gezeichnet</w:t>
      </w:r>
      <w:r w:rsidR="003F4B58">
        <w:t xml:space="preserve">, um </w:t>
      </w:r>
      <w:r w:rsidR="00C20DEF">
        <w:t>den Aufbau jedes Fensters zu visualisieren</w:t>
      </w:r>
      <w:r w:rsidR="005A59E1">
        <w:t xml:space="preserve">. </w:t>
      </w:r>
      <w:r w:rsidR="00AC4084">
        <w:t>Die Skizzen dienten a</w:t>
      </w:r>
      <w:r w:rsidR="005A59E1">
        <w:t>ußerdem</w:t>
      </w:r>
      <w:r w:rsidR="00E32E5D">
        <w:t xml:space="preserve"> </w:t>
      </w:r>
      <w:r w:rsidR="005A59E1">
        <w:t>als</w:t>
      </w:r>
      <w:r w:rsidR="00E32E5D">
        <w:t xml:space="preserve"> Vorlage für die Implementierun</w:t>
      </w:r>
      <w:r w:rsidR="00AC4084">
        <w:t>g</w:t>
      </w:r>
      <w:r w:rsidR="00E32E5D">
        <w:t>.</w:t>
      </w:r>
      <w:r w:rsidR="00F0114B">
        <w:t xml:space="preserve"> </w:t>
      </w:r>
      <w:r w:rsidR="00AC4084">
        <w:t xml:space="preserve">Im darauffolgenden Kapitel </w:t>
      </w:r>
      <w:r w:rsidR="00AC4084">
        <w:lastRenderedPageBreak/>
        <w:t>werden d</w:t>
      </w:r>
      <w:r w:rsidR="00F0114B">
        <w:t xml:space="preserve">ie Skizzen </w:t>
      </w:r>
      <w:r w:rsidR="00AC4084">
        <w:t xml:space="preserve">der Screens / Subscreens (inklusive der Widgets) </w:t>
      </w:r>
      <w:r w:rsidR="00F0114B">
        <w:t xml:space="preserve">gezeigt und näher erläutert. </w:t>
      </w:r>
      <w:r w:rsidR="00A95DC1">
        <w:t xml:space="preserve">Nachdem </w:t>
      </w:r>
      <w:r w:rsidR="00E2789A">
        <w:t xml:space="preserve">alle Skizzen </w:t>
      </w:r>
      <w:r w:rsidR="000A487D">
        <w:t>fertig</w:t>
      </w:r>
      <w:r w:rsidR="00E2789A">
        <w:t>ge</w:t>
      </w:r>
      <w:r w:rsidR="000A487D">
        <w:t>stel</w:t>
      </w:r>
      <w:r w:rsidR="00E2789A">
        <w:t>lt</w:t>
      </w:r>
      <w:r w:rsidR="000A487D">
        <w:t xml:space="preserve"> </w:t>
      </w:r>
      <w:r w:rsidR="00E2789A">
        <w:t>wurden</w:t>
      </w:r>
      <w:r w:rsidR="000A487D">
        <w:t>, wurde</w:t>
      </w:r>
      <w:r w:rsidR="00E2789A">
        <w:t>n</w:t>
      </w:r>
      <w:r w:rsidR="000A487D">
        <w:t xml:space="preserve"> mithilfe </w:t>
      </w:r>
      <w:r w:rsidR="00E2789A">
        <w:t xml:space="preserve">der </w:t>
      </w:r>
      <w:r w:rsidR="000A487D">
        <w:t xml:space="preserve">gesammelten Informationen (Funktionen, Skizzen, Widgets) ein </w:t>
      </w:r>
      <w:r w:rsidR="00E2789A">
        <w:t>Entwurf über die Architektur der Software, im Rahmen eines Klassendiagrams erstellt.</w:t>
      </w:r>
      <w:r w:rsidR="000A487D">
        <w:t xml:space="preserve"> </w:t>
      </w:r>
      <w:r w:rsidR="00E2789A">
        <w:t>Das Klassendiagramm enthält alle Klassen</w:t>
      </w:r>
      <w:r w:rsidR="00534A46">
        <w:t xml:space="preserve"> und Methoden der Software und zeigt dabei alle Beziehungen der Klassen zueinander.</w:t>
      </w:r>
    </w:p>
    <w:p w14:paraId="1C86031C" w14:textId="423A55A5" w:rsidR="00B2326A" w:rsidRPr="00445301" w:rsidRDefault="006517EC" w:rsidP="00BD37D1">
      <w:pPr>
        <w:pStyle w:val="Listenabsatz"/>
        <w:numPr>
          <w:ilvl w:val="0"/>
          <w:numId w:val="44"/>
        </w:numPr>
      </w:pPr>
      <w:r w:rsidRPr="00445301">
        <w:t xml:space="preserve">Für Lösung wird </w:t>
      </w:r>
      <w:r w:rsidR="00BD37D1" w:rsidRPr="00445301">
        <w:t>GUI mit verschiedenen Seiten benötigt</w:t>
      </w:r>
    </w:p>
    <w:p w14:paraId="2BAADFDB" w14:textId="5CF4A13F" w:rsidR="006517EC" w:rsidRPr="00445301" w:rsidRDefault="006517EC" w:rsidP="00BD37D1">
      <w:pPr>
        <w:pStyle w:val="Listenabsatz"/>
        <w:numPr>
          <w:ilvl w:val="0"/>
          <w:numId w:val="44"/>
        </w:numPr>
      </w:pPr>
      <w:r w:rsidRPr="00445301">
        <w:t>Jede Seite soll eine bestimmte Aufgabe erledigen</w:t>
      </w:r>
    </w:p>
    <w:p w14:paraId="2FDAC93A" w14:textId="49CD4789" w:rsidR="006517EC" w:rsidRPr="00445301" w:rsidRDefault="006517EC" w:rsidP="00BD37D1">
      <w:pPr>
        <w:pStyle w:val="Listenabsatz"/>
        <w:numPr>
          <w:ilvl w:val="0"/>
          <w:numId w:val="44"/>
        </w:numPr>
      </w:pPr>
      <w:r w:rsidRPr="00445301">
        <w:t>Aus Aufgaben wurden alle benötigten Funktionalitäten abgeleitet</w:t>
      </w:r>
    </w:p>
    <w:p w14:paraId="10794AD2" w14:textId="0E3FD062" w:rsidR="006517EC" w:rsidRPr="00445301" w:rsidRDefault="006517EC" w:rsidP="00BD37D1">
      <w:pPr>
        <w:pStyle w:val="Listenabsatz"/>
        <w:numPr>
          <w:ilvl w:val="0"/>
          <w:numId w:val="44"/>
        </w:numPr>
      </w:pPr>
      <w:r w:rsidRPr="00445301">
        <w:t>Anschließend wurden den Funktionen passende Widgets zugeteilt</w:t>
      </w:r>
    </w:p>
    <w:p w14:paraId="3438B0D4" w14:textId="4772E6B4" w:rsidR="006517EC" w:rsidRPr="00445301" w:rsidRDefault="006517EC" w:rsidP="006517EC">
      <w:pPr>
        <w:pStyle w:val="Listenabsatz"/>
        <w:numPr>
          <w:ilvl w:val="0"/>
          <w:numId w:val="44"/>
        </w:numPr>
      </w:pPr>
      <w:r w:rsidRPr="00445301">
        <w:t>Aus diesen Informationen wurden Sketches aller GUI Seiten gemacht</w:t>
      </w:r>
    </w:p>
    <w:p w14:paraId="5611E1EF" w14:textId="5D405E94" w:rsidR="00BD37D1" w:rsidRPr="00445301" w:rsidRDefault="00BD37D1" w:rsidP="00BD37D1">
      <w:pPr>
        <w:pStyle w:val="Listenabsatz"/>
        <w:numPr>
          <w:ilvl w:val="0"/>
          <w:numId w:val="44"/>
        </w:numPr>
      </w:pPr>
      <w:r w:rsidRPr="00445301">
        <w:t xml:space="preserve">Daraus </w:t>
      </w:r>
      <w:r w:rsidR="006517EC" w:rsidRPr="00445301">
        <w:t xml:space="preserve">wurde </w:t>
      </w:r>
      <w:r w:rsidRPr="00445301">
        <w:t>ein Klassendiagram</w:t>
      </w:r>
      <w:r w:rsidR="006517EC" w:rsidRPr="00445301">
        <w:t xml:space="preserve"> mit allen Klassen und Funktionen gefertigt</w:t>
      </w:r>
    </w:p>
    <w:p w14:paraId="0AC85DBE" w14:textId="6CE027BA" w:rsidR="00445301" w:rsidRPr="00445301" w:rsidRDefault="00BD37D1" w:rsidP="00445301">
      <w:pPr>
        <w:pStyle w:val="Listenabsatz"/>
        <w:numPr>
          <w:ilvl w:val="0"/>
          <w:numId w:val="44"/>
        </w:numPr>
      </w:pPr>
      <w:r w:rsidRPr="00445301">
        <w:t>Dann Klassendiagram mit Python und PyQt umgesetzt</w:t>
      </w:r>
    </w:p>
    <w:p w14:paraId="35F2780F" w14:textId="0AFAC2CF" w:rsidR="001E7F2B" w:rsidRDefault="001E7F2B" w:rsidP="00196E2A">
      <w:pPr>
        <w:pStyle w:val="berschrift2"/>
        <w:numPr>
          <w:ilvl w:val="1"/>
          <w:numId w:val="1"/>
        </w:numPr>
      </w:pPr>
      <w:bookmarkStart w:id="27" w:name="_Toc9305736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bookmarkEnd w:id="27"/>
      <w:r w:rsidR="00A95DC1">
        <w:t>izzen</w:t>
      </w:r>
    </w:p>
    <w:p w14:paraId="50F59C35" w14:textId="702E9F9E" w:rsidR="00CB3B88" w:rsidRDefault="00CB3B88" w:rsidP="00CB3B88">
      <w:r>
        <w:rPr>
          <w:noProof/>
        </w:rPr>
        <w:drawing>
          <wp:inline distT="0" distB="0" distL="0" distR="0" wp14:anchorId="2E5DF469" wp14:editId="7E28B4C7">
            <wp:extent cx="5752465" cy="3976370"/>
            <wp:effectExtent l="0" t="0" r="635" b="5080"/>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2465" cy="3976370"/>
                    </a:xfrm>
                    <a:prstGeom prst="rect">
                      <a:avLst/>
                    </a:prstGeom>
                    <a:noFill/>
                    <a:ln>
                      <a:noFill/>
                    </a:ln>
                  </pic:spPr>
                </pic:pic>
              </a:graphicData>
            </a:graphic>
          </wp:inline>
        </w:drawing>
      </w:r>
    </w:p>
    <w:p w14:paraId="47AE60F1" w14:textId="1C040C32" w:rsidR="007B2AF8" w:rsidRPr="00CB3B88" w:rsidRDefault="007B2AF8" w:rsidP="00CB3B88">
      <w:r>
        <w:t>[Beschreibender Text]</w:t>
      </w:r>
    </w:p>
    <w:p w14:paraId="722CB33B" w14:textId="77777777" w:rsidR="007B2AF8" w:rsidRDefault="007B2AF8" w:rsidP="00CB3B88">
      <w:r>
        <w:rPr>
          <w:noProof/>
        </w:rPr>
        <w:lastRenderedPageBreak/>
        <w:drawing>
          <wp:inline distT="0" distB="0" distL="0" distR="0" wp14:anchorId="21CF83B7" wp14:editId="1175D30F">
            <wp:extent cx="5760720" cy="48466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846622"/>
                    </a:xfrm>
                    <a:prstGeom prst="rect">
                      <a:avLst/>
                    </a:prstGeom>
                    <a:noFill/>
                    <a:ln>
                      <a:noFill/>
                    </a:ln>
                  </pic:spPr>
                </pic:pic>
              </a:graphicData>
            </a:graphic>
          </wp:inline>
        </w:drawing>
      </w:r>
    </w:p>
    <w:p w14:paraId="37E4C4B6" w14:textId="77777777" w:rsidR="007B2AF8" w:rsidRPr="00CB3B88" w:rsidRDefault="007B2AF8" w:rsidP="007B2AF8">
      <w:r>
        <w:t>[Beschreibender Text]</w:t>
      </w:r>
    </w:p>
    <w:p w14:paraId="4ED16AB9" w14:textId="77777777" w:rsidR="007B2AF8" w:rsidRDefault="007B2AF8" w:rsidP="00CB3B88">
      <w:r>
        <w:rPr>
          <w:noProof/>
        </w:rPr>
        <w:lastRenderedPageBreak/>
        <w:drawing>
          <wp:inline distT="0" distB="0" distL="0" distR="0" wp14:anchorId="538AE160" wp14:editId="63E2D14E">
            <wp:extent cx="5752465" cy="4901565"/>
            <wp:effectExtent l="0" t="0" r="63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2465" cy="4901565"/>
                    </a:xfrm>
                    <a:prstGeom prst="rect">
                      <a:avLst/>
                    </a:prstGeom>
                    <a:noFill/>
                    <a:ln>
                      <a:noFill/>
                    </a:ln>
                  </pic:spPr>
                </pic:pic>
              </a:graphicData>
            </a:graphic>
          </wp:inline>
        </w:drawing>
      </w:r>
    </w:p>
    <w:p w14:paraId="52F80BE7" w14:textId="77777777" w:rsidR="007B2AF8" w:rsidRPr="00CB3B88" w:rsidRDefault="007B2AF8" w:rsidP="007B2AF8">
      <w:r>
        <w:t>[Beschreibender Text]</w:t>
      </w:r>
    </w:p>
    <w:p w14:paraId="52203FB6" w14:textId="10ED8ED0" w:rsidR="007B2AF8" w:rsidRDefault="007B2AF8" w:rsidP="00CB3B88">
      <w:r>
        <w:rPr>
          <w:noProof/>
        </w:rPr>
        <w:lastRenderedPageBreak/>
        <w:drawing>
          <wp:inline distT="0" distB="0" distL="0" distR="0" wp14:anchorId="79825B8D" wp14:editId="18FF3A78">
            <wp:extent cx="5752465" cy="4561205"/>
            <wp:effectExtent l="0" t="0" r="63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2465" cy="4561205"/>
                    </a:xfrm>
                    <a:prstGeom prst="rect">
                      <a:avLst/>
                    </a:prstGeom>
                    <a:noFill/>
                    <a:ln>
                      <a:noFill/>
                    </a:ln>
                  </pic:spPr>
                </pic:pic>
              </a:graphicData>
            </a:graphic>
          </wp:inline>
        </w:drawing>
      </w:r>
    </w:p>
    <w:p w14:paraId="048C78A4" w14:textId="0E55C162" w:rsidR="007B2AF8" w:rsidRDefault="007B2AF8" w:rsidP="00CB3B88">
      <w:r>
        <w:t>[Beschreibender Text]</w:t>
      </w:r>
    </w:p>
    <w:p w14:paraId="6D92238A" w14:textId="635032C5" w:rsidR="00CB3B88" w:rsidRDefault="00CB3B88" w:rsidP="00CB3B88">
      <w:r>
        <w:rPr>
          <w:noProof/>
        </w:rPr>
        <w:lastRenderedPageBreak/>
        <w:drawing>
          <wp:inline distT="0" distB="0" distL="0" distR="0" wp14:anchorId="449B061B" wp14:editId="4BA3B0F2">
            <wp:extent cx="5762625" cy="4433570"/>
            <wp:effectExtent l="0" t="0" r="9525" b="50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4433570"/>
                    </a:xfrm>
                    <a:prstGeom prst="rect">
                      <a:avLst/>
                    </a:prstGeom>
                    <a:noFill/>
                    <a:ln>
                      <a:noFill/>
                    </a:ln>
                  </pic:spPr>
                </pic:pic>
              </a:graphicData>
            </a:graphic>
          </wp:inline>
        </w:drawing>
      </w:r>
    </w:p>
    <w:p w14:paraId="16B89DA4" w14:textId="4505E602" w:rsidR="007B2AF8" w:rsidRPr="00CB3B88" w:rsidRDefault="007B2AF8" w:rsidP="00CB3B88">
      <w:r>
        <w:t>[Beschreibender Text]</w:t>
      </w:r>
    </w:p>
    <w:p w14:paraId="31F4B9FB" w14:textId="1DC8883D" w:rsidR="001E7F2B" w:rsidRDefault="001E7F2B" w:rsidP="00196E2A">
      <w:pPr>
        <w:pStyle w:val="berschrift2"/>
        <w:numPr>
          <w:ilvl w:val="1"/>
          <w:numId w:val="1"/>
        </w:numPr>
      </w:pPr>
      <w:bookmarkStart w:id="28" w:name="_Toc93057363"/>
      <w:r>
        <w:t>Architektur</w:t>
      </w:r>
      <w:bookmarkEnd w:id="28"/>
      <w:r w:rsidR="00534A46">
        <w:t xml:space="preserve"> der Software</w:t>
      </w:r>
    </w:p>
    <w:p w14:paraId="148FA68E" w14:textId="77777777" w:rsidR="00E8651C" w:rsidRDefault="00E8651C" w:rsidP="00FF1FBD">
      <w:r>
        <w:t>Projekt Erstellung</w:t>
      </w:r>
    </w:p>
    <w:p w14:paraId="65F55D4A" w14:textId="77777777" w:rsidR="00E8651C" w:rsidRDefault="00E8651C" w:rsidP="00FF1FBD">
      <w:r>
        <w:t>Projekt Aktualisierung</w:t>
      </w:r>
    </w:p>
    <w:p w14:paraId="1B8F68EB" w14:textId="77777777" w:rsidR="00E8651C" w:rsidRPr="00E8651C" w:rsidRDefault="00E8651C" w:rsidP="00FF1FBD">
      <w:r>
        <w:t xml:space="preserve">Projekt Template </w:t>
      </w:r>
      <w:r w:rsidR="00824F09">
        <w:t>Aktualisierung</w:t>
      </w:r>
      <w:r>
        <w:t xml:space="preserve"> </w:t>
      </w:r>
    </w:p>
    <w:p w14:paraId="67B8BFA8" w14:textId="613CA51A" w:rsidR="001E7F2B" w:rsidRDefault="00D44E40" w:rsidP="00196E2A">
      <w:pPr>
        <w:pStyle w:val="berschrift2"/>
        <w:numPr>
          <w:ilvl w:val="1"/>
          <w:numId w:val="1"/>
        </w:numPr>
      </w:pPr>
      <w:bookmarkStart w:id="29" w:name="_Toc93057364"/>
      <w:r>
        <w:t>Extrafunktionalitäten</w:t>
      </w:r>
      <w:bookmarkEnd w:id="29"/>
    </w:p>
    <w:p w14:paraId="6E96C4E3" w14:textId="0189D147" w:rsidR="00C05764" w:rsidRPr="00C05764" w:rsidRDefault="00C05764" w:rsidP="00C05764">
      <w:r>
        <w:t>Erweiterung der Projekt Module</w:t>
      </w:r>
    </w:p>
    <w:p w14:paraId="359D8A64" w14:textId="77777777" w:rsidR="00E8651C" w:rsidRDefault="00E8651C" w:rsidP="00FF1FBD">
      <w:r>
        <w:t>Suchungsmechanismus von bestehenden C++ Projekten</w:t>
      </w:r>
    </w:p>
    <w:p w14:paraId="77D2E98E" w14:textId="77777777" w:rsidR="00E8651C" w:rsidRPr="00E8651C" w:rsidRDefault="00E8651C" w:rsidP="00FF1FBD">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30" w:name="_Toc93057365"/>
      <w:r>
        <w:lastRenderedPageBreak/>
        <w:t>Implementierung und Evaluierung</w:t>
      </w:r>
      <w:bookmarkEnd w:id="30"/>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Aktualiserung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31" w:name="_Toc93057366"/>
      <w:r>
        <w:lastRenderedPageBreak/>
        <w:t>Zusammenfassung</w:t>
      </w:r>
      <w:bookmarkEnd w:id="31"/>
    </w:p>
    <w:p w14:paraId="372F0F20" w14:textId="77777777" w:rsidR="001E7F2B" w:rsidRDefault="001E7F2B" w:rsidP="00196E2A">
      <w:pPr>
        <w:pStyle w:val="berschrift2"/>
        <w:numPr>
          <w:ilvl w:val="1"/>
          <w:numId w:val="1"/>
        </w:numPr>
      </w:pPr>
      <w:bookmarkStart w:id="32" w:name="_Toc93057367"/>
      <w:r>
        <w:t>Zusammenfassung</w:t>
      </w:r>
      <w:bookmarkEnd w:id="32"/>
    </w:p>
    <w:p w14:paraId="23640762" w14:textId="77777777" w:rsidR="001E7F2B" w:rsidRDefault="00E8651C" w:rsidP="00196E2A">
      <w:pPr>
        <w:pStyle w:val="berschrift2"/>
        <w:numPr>
          <w:ilvl w:val="1"/>
          <w:numId w:val="1"/>
        </w:numPr>
      </w:pPr>
      <w:bookmarkStart w:id="33" w:name="_Toc93057368"/>
      <w:r>
        <w:t>Das Problem</w:t>
      </w:r>
      <w:bookmarkEnd w:id="33"/>
    </w:p>
    <w:p w14:paraId="4F7BFC63" w14:textId="77777777" w:rsidR="00E8651C" w:rsidRDefault="00E8651C" w:rsidP="00196E2A">
      <w:pPr>
        <w:pStyle w:val="berschrift2"/>
        <w:numPr>
          <w:ilvl w:val="1"/>
          <w:numId w:val="1"/>
        </w:numPr>
      </w:pPr>
      <w:bookmarkStart w:id="34" w:name="_Toc93057369"/>
      <w:r>
        <w:t>Mögliche Erweiterungspunkte</w:t>
      </w:r>
      <w:bookmarkEnd w:id="34"/>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193A6304" w14:textId="77777777" w:rsidR="00A67E23" w:rsidRDefault="004E5CC3" w:rsidP="00A67E23">
          <w:pPr>
            <w:pStyle w:val="CitaviBibliographyHeading"/>
          </w:pPr>
          <w:r>
            <w:fldChar w:fldCharType="begin"/>
          </w:r>
          <w:r>
            <w:instrText>ADDIN CitaviBibliography</w:instrText>
          </w:r>
          <w:r>
            <w:fldChar w:fldCharType="separate"/>
          </w:r>
          <w:r w:rsidR="00A67E23">
            <w:t>Literatur</w:t>
          </w:r>
        </w:p>
        <w:p w14:paraId="6447D7E1" w14:textId="77777777" w:rsidR="00A67E23" w:rsidRDefault="00A67E23" w:rsidP="00A67E23">
          <w:pPr>
            <w:pStyle w:val="CitaviBibliographyEntry"/>
          </w:pPr>
          <w:r>
            <w:t>[1]</w:t>
          </w:r>
          <w:r>
            <w:tab/>
          </w:r>
          <w:bookmarkStart w:id="35" w:name="_CTVL001cd4d767ff3164b48bbbf7731413a15a0"/>
          <w:r>
            <w:t xml:space="preserve">E. Wolff, </w:t>
          </w:r>
          <w:bookmarkEnd w:id="35"/>
          <w:r w:rsidRPr="00A67E23">
            <w:rPr>
              <w:i/>
            </w:rPr>
            <w:t xml:space="preserve">Continuous delivery: Der pragmatische Einstieg, </w:t>
          </w:r>
          <w:r w:rsidRPr="00A67E23">
            <w:t>2. Aufl. Heidelberg, Germany: dpunkt.verlag, 2016. [Online]. Verfügbar unter: https://ebookcentral.proquest.com/lib/gbv/detail.action?docID=4471176</w:t>
          </w:r>
        </w:p>
        <w:p w14:paraId="3FB070CA" w14:textId="77777777" w:rsidR="00A67E23" w:rsidRDefault="00A67E23" w:rsidP="00A67E23">
          <w:pPr>
            <w:pStyle w:val="CitaviBibliographyEntry"/>
          </w:pPr>
          <w:r>
            <w:t>[2]</w:t>
          </w:r>
          <w:r>
            <w:tab/>
          </w:r>
          <w:bookmarkStart w:id="36" w:name="_CTVL00191e50762386a4368b4f3de353e76e22d"/>
          <w:r>
            <w:t xml:space="preserve">M. Hüttermann, </w:t>
          </w:r>
          <w:bookmarkEnd w:id="36"/>
          <w:r w:rsidRPr="00A67E23">
            <w:rPr>
              <w:i/>
            </w:rPr>
            <w:t>DevOps for developers</w:t>
          </w:r>
          <w:r w:rsidRPr="00A67E23">
            <w:t>. New York, NY: Apress, 2012. [Online]. Verfügbar unter: https://ebookcentral.proquest.com/lib/kxp/detail.action?docID=1156065</w:t>
          </w:r>
        </w:p>
        <w:p w14:paraId="4F6F15AC" w14:textId="77777777" w:rsidR="00A67E23" w:rsidRDefault="00A67E23" w:rsidP="00A67E23">
          <w:pPr>
            <w:pStyle w:val="CitaviBibliographyEntry"/>
          </w:pPr>
          <w:r>
            <w:t>[3]</w:t>
          </w:r>
          <w:r>
            <w:tab/>
          </w:r>
          <w:bookmarkStart w:id="37" w:name="_CTVL001bf777eba88f24d1282e6392d48fd626e"/>
          <w:r>
            <w:t xml:space="preserve">R. Alt, </w:t>
          </w:r>
          <w:bookmarkEnd w:id="37"/>
          <w:r w:rsidRPr="00A67E23">
            <w:rPr>
              <w:i/>
            </w:rPr>
            <w:t>Innovationsorientiertes IT-Management mit DevOps: IT im Zeitalter von Digitalisierung und Software-defined Business</w:t>
          </w:r>
          <w:r w:rsidRPr="00A67E23">
            <w:t>. Wiesbaden: Springer Gabler, 2017.</w:t>
          </w:r>
        </w:p>
        <w:p w14:paraId="243646FF" w14:textId="77777777" w:rsidR="00A67E23" w:rsidRDefault="00A67E23" w:rsidP="00A67E23">
          <w:pPr>
            <w:pStyle w:val="CitaviBibliographyEntry"/>
          </w:pPr>
          <w:r>
            <w:t>[4]</w:t>
          </w:r>
          <w:r>
            <w:tab/>
          </w:r>
          <w:bookmarkStart w:id="38" w:name="_CTVL00131677adce012454eaa3a65ceaef2d800"/>
          <w:r>
            <w:t xml:space="preserve">Splunk, </w:t>
          </w:r>
          <w:bookmarkEnd w:id="38"/>
          <w:r w:rsidRPr="00A67E23">
            <w:rPr>
              <w:i/>
            </w:rPr>
            <w:t xml:space="preserve">Was ist eine CI/CD-Pipeline? </w:t>
          </w:r>
          <w:r w:rsidRPr="00A67E23">
            <w:t>[Online]. Verfügbar unter: https://www.splunk.com/de_de/data-insider/what-is-ci-cd-pipeline.html (Zugriff am: 5. Januar 2022.576Z).</w:t>
          </w:r>
        </w:p>
        <w:p w14:paraId="560A48C1" w14:textId="77777777" w:rsidR="00A67E23" w:rsidRDefault="00A67E23" w:rsidP="00A67E23">
          <w:pPr>
            <w:pStyle w:val="CitaviBibliographyEntry"/>
          </w:pPr>
          <w:r>
            <w:t>[5]</w:t>
          </w:r>
          <w:r>
            <w:tab/>
          </w:r>
          <w:bookmarkStart w:id="39" w:name="_CTVL0012e0b5e418ea1479c9cb7cc5d31e29b3a"/>
          <w:r>
            <w:t xml:space="preserve">J. Rossberg, </w:t>
          </w:r>
          <w:bookmarkEnd w:id="39"/>
          <w:r w:rsidRPr="00A67E23">
            <w:rPr>
              <w:i/>
            </w:rPr>
            <w:t>Agile Project Management with Azure DevOps: Concepts, Templates, and Metrics</w:t>
          </w:r>
          <w:r w:rsidRPr="00A67E23">
            <w:t>. Berkeley, CA: Apress L. P, 2019. [Online]. Verfügbar unter: https://ebookcentral.proquest.com/lib/kxp/detail.action?docID=5771167</w:t>
          </w:r>
        </w:p>
        <w:p w14:paraId="6C667172" w14:textId="77777777" w:rsidR="00A67E23" w:rsidRDefault="00A67E23" w:rsidP="00A67E23">
          <w:pPr>
            <w:pStyle w:val="CitaviBibliographyEntry"/>
          </w:pPr>
          <w:r>
            <w:t>[6]</w:t>
          </w:r>
          <w:r>
            <w:tab/>
          </w:r>
          <w:bookmarkStart w:id="40" w:name="_CTVL001badf6c1e0bc044eaa70ab7c1952fd6f3"/>
          <w:r>
            <w:t xml:space="preserve">S. Augsten, „Was ist ein Build?“, </w:t>
          </w:r>
          <w:bookmarkEnd w:id="40"/>
          <w:r w:rsidRPr="00A67E23">
            <w:rPr>
              <w:i/>
            </w:rPr>
            <w:t>Dev-Insider</w:t>
          </w:r>
          <w:r w:rsidRPr="00A67E23">
            <w:t>, 27. Apr. 2018, 2018. [Online]. Verfügbar unter: https://www.dev-insider.de/was-ist-ein-build-a-702737/. Zugriff am: 24. November 2021.114Z.</w:t>
          </w:r>
        </w:p>
        <w:p w14:paraId="1DAEEEE1" w14:textId="77777777" w:rsidR="00A67E23" w:rsidRDefault="00A67E23" w:rsidP="00A67E23">
          <w:pPr>
            <w:pStyle w:val="CitaviBibliographyEntry"/>
          </w:pPr>
          <w:r>
            <w:t>[7]</w:t>
          </w:r>
          <w:r>
            <w:tab/>
          </w:r>
          <w:bookmarkStart w:id="41" w:name="_CTVL0019dea585d82184c3aa25035b2db9a0ea5"/>
          <w:r>
            <w:t xml:space="preserve">J. L. Zuckarelli, </w:t>
          </w:r>
          <w:bookmarkEnd w:id="41"/>
          <w:r w:rsidRPr="00A67E23">
            <w:rPr>
              <w:i/>
            </w:rPr>
            <w:t xml:space="preserve">Programmieren lernen mit Python und JavaScript: Eine praxisorientierte Einführung für Einsteiger, </w:t>
          </w:r>
          <w:r w:rsidRPr="00A67E23">
            <w:t>1. Aufl. Wiesbaden: Springer Fachmedien Wiesbaden; Imprint Springer Vieweg, 2021.</w:t>
          </w:r>
        </w:p>
        <w:p w14:paraId="0EEAFCA2" w14:textId="77777777" w:rsidR="00A67E23" w:rsidRDefault="00A67E23" w:rsidP="00A67E23">
          <w:pPr>
            <w:pStyle w:val="CitaviBibliographyEntry"/>
          </w:pPr>
          <w:r>
            <w:t>[8]</w:t>
          </w:r>
          <w:r>
            <w:tab/>
          </w:r>
          <w:bookmarkStart w:id="42" w:name="_CTVL0017ca01a2f08bc4980919fa8d431c35c9a"/>
          <w:r w:rsidRPr="00A67E23">
            <w:rPr>
              <w:i/>
            </w:rPr>
            <w:t xml:space="preserve">Axel Bruns: Die Geschichte des Computers - ebook - neobooks. </w:t>
          </w:r>
          <w:bookmarkEnd w:id="42"/>
          <w:r w:rsidRPr="00A67E23">
            <w:t>[Online]. Verfügbar unter: https://link.springer.com/content/pdf/10.1007%2F978-1-4842-6901-5.pdf (Zugriff am: 25. November 2021.268Z).</w:t>
          </w:r>
        </w:p>
        <w:p w14:paraId="5BE1CAF2" w14:textId="77777777" w:rsidR="00A67E23" w:rsidRDefault="00A67E23" w:rsidP="00A67E23">
          <w:pPr>
            <w:pStyle w:val="CitaviBibliographyEntry"/>
          </w:pPr>
          <w:r>
            <w:t>[9]</w:t>
          </w:r>
          <w:r>
            <w:tab/>
          </w:r>
          <w:bookmarkStart w:id="43" w:name="_CTVL00177d41ca30ecf48e99c89e9a3e338e99e"/>
          <w:r>
            <w:t xml:space="preserve">D. Schaefer, </w:t>
          </w:r>
          <w:bookmarkEnd w:id="43"/>
          <w:r w:rsidRPr="00A67E23">
            <w:rPr>
              <w:i/>
            </w:rPr>
            <w:t xml:space="preserve">Eclipse CDT | The Eclipse Foundation. </w:t>
          </w:r>
          <w:r w:rsidRPr="00A67E23">
            <w:t>[Online]. Verfügbar unter: https://www.eclipse.org/cdt/ (Zugriff am: 3. Januar 2022.849Z).</w:t>
          </w:r>
        </w:p>
        <w:p w14:paraId="5DF5B9BB" w14:textId="77777777" w:rsidR="00A67E23" w:rsidRDefault="00A67E23" w:rsidP="00A67E23">
          <w:pPr>
            <w:pStyle w:val="CitaviBibliographyEntry"/>
          </w:pPr>
          <w:r>
            <w:t>[10]</w:t>
          </w:r>
          <w:r>
            <w:tab/>
          </w:r>
          <w:bookmarkStart w:id="44" w:name="_CTVL001f5cac4e6aaa44267ae80bbde426a7a9f"/>
          <w:r w:rsidRPr="00A67E23">
            <w:rPr>
              <w:i/>
            </w:rPr>
            <w:t xml:space="preserve">C++ programmieren mit Eclipse CDT. </w:t>
          </w:r>
          <w:bookmarkEnd w:id="44"/>
          <w:r w:rsidRPr="00A67E23">
            <w:t>[Online]. Verfügbar unter: https://www.edv-buchversand.de/productinfo.php?replace=false&amp;cnt=productinfo&amp;mode=2&amp;type</w:t>
          </w:r>
          <w:r w:rsidRPr="00A67E23">
            <w:lastRenderedPageBreak/>
            <w:t>=2&amp;id=dp-196&amp;index=2&amp;nr=0&amp;art=Blick%20ins%20Buch&amp;preload=false&amp;page=1&amp;view=fit&amp;Toolbar=1&amp;pagemode=none (Zugriff am: 3. Januar 2022.834Z).</w:t>
          </w:r>
        </w:p>
        <w:p w14:paraId="4410927D" w14:textId="77777777" w:rsidR="00A67E23" w:rsidRDefault="00A67E23" w:rsidP="00A67E23">
          <w:pPr>
            <w:pStyle w:val="CitaviBibliographyEntry"/>
          </w:pPr>
          <w:r>
            <w:t>[11]</w:t>
          </w:r>
          <w:r>
            <w:tab/>
          </w:r>
          <w:bookmarkStart w:id="45" w:name="_CTVL001328da5f7c278488c9349991c819a838c"/>
          <w:r>
            <w:t>S. Bauer, „Eclipse für C/C++-Programmierer – Handbuch zu den Eclipse C/C++ Development Tools (CDT)“.</w:t>
          </w:r>
        </w:p>
        <w:bookmarkEnd w:id="45"/>
        <w:p w14:paraId="7F2D1033" w14:textId="77777777" w:rsidR="00A67E23" w:rsidRDefault="00A67E23" w:rsidP="00A67E23">
          <w:pPr>
            <w:pStyle w:val="CitaviBibliographyEntry"/>
          </w:pPr>
          <w:r>
            <w:t>[12]</w:t>
          </w:r>
          <w:r>
            <w:tab/>
          </w:r>
          <w:bookmarkStart w:id="46" w:name="_CTVL0014fe6d159076e42a4a5d3331f61b2876a"/>
          <w:r>
            <w:t xml:space="preserve">JetBrains, </w:t>
          </w:r>
          <w:bookmarkEnd w:id="46"/>
          <w:r w:rsidRPr="00A67E23">
            <w:rPr>
              <w:i/>
            </w:rPr>
            <w:t xml:space="preserve">Intelligente Programmierunterstützung und Codeanalyse – Features | CLion. </w:t>
          </w:r>
          <w:r w:rsidRPr="00A67E23">
            <w:t>[Online]. Verfügbar unter: https://www.jetbrains.com/de-de/clion/features/ (Zugriff am: 29. November 2021.450Z).</w:t>
          </w:r>
        </w:p>
        <w:p w14:paraId="6B66FA0E" w14:textId="77777777" w:rsidR="00A67E23" w:rsidRDefault="00A67E23" w:rsidP="00A67E23">
          <w:pPr>
            <w:pStyle w:val="CitaviBibliographyEntry"/>
          </w:pPr>
          <w:r>
            <w:t>[13]</w:t>
          </w:r>
          <w:r>
            <w:tab/>
          </w:r>
          <w:bookmarkStart w:id="47" w:name="_CTVL001b26d1a40d99c41b7acc5000c16465ccf"/>
          <w:r>
            <w:t xml:space="preserve">CLion Help, </w:t>
          </w:r>
          <w:bookmarkEnd w:id="47"/>
          <w:r w:rsidRPr="00A67E23">
            <w:rPr>
              <w:i/>
            </w:rPr>
            <w:t xml:space="preserve">Quick start guide | CLion. </w:t>
          </w:r>
          <w:r w:rsidRPr="00A67E23">
            <w:t>[Online]. Verfügbar unter: https://www.jetbrains.com/help/clion/project.html (Zugriff am: 8. Dezember 2021.446Z).</w:t>
          </w:r>
        </w:p>
        <w:p w14:paraId="3808AE3F" w14:textId="77777777" w:rsidR="00A67E23" w:rsidRDefault="00A67E23" w:rsidP="00A67E23">
          <w:pPr>
            <w:pStyle w:val="CitaviBibliographyEntry"/>
          </w:pPr>
          <w:r>
            <w:t>[14]</w:t>
          </w:r>
          <w:r>
            <w:tab/>
          </w:r>
          <w:bookmarkStart w:id="48" w:name="_CTVL0017a08822ffc0b4457b956e0e7d2db8bcb"/>
          <w:r>
            <w:t xml:space="preserve">CLion Help, </w:t>
          </w:r>
          <w:bookmarkEnd w:id="48"/>
          <w:r w:rsidRPr="00A67E23">
            <w:rPr>
              <w:i/>
            </w:rPr>
            <w:t xml:space="preserve">File templates | CLion. </w:t>
          </w:r>
          <w:r w:rsidRPr="00A67E23">
            <w:t>[Online]. Verfügbar unter: https://www.jetbrains.com/help/clion/project-models.html (Zugriff am: 8. Dezember 2021.086Z).</w:t>
          </w:r>
        </w:p>
        <w:p w14:paraId="4843AC4B" w14:textId="77777777" w:rsidR="00A67E23" w:rsidRDefault="00A67E23" w:rsidP="00A67E23">
          <w:pPr>
            <w:pStyle w:val="CitaviBibliographyEntry"/>
          </w:pPr>
          <w:r>
            <w:t>[15]</w:t>
          </w:r>
          <w:r>
            <w:tab/>
          </w:r>
          <w:bookmarkStart w:id="49" w:name="_CTVL0010b79fa8d9dbf4cc5842b974c8efd299f"/>
          <w:r>
            <w:t xml:space="preserve">CLion Help, </w:t>
          </w:r>
          <w:bookmarkEnd w:id="49"/>
          <w:r w:rsidRPr="00A67E23">
            <w:rPr>
              <w:i/>
            </w:rPr>
            <w:t xml:space="preserve">File templates | CLion. </w:t>
          </w:r>
          <w:r w:rsidRPr="00A67E23">
            <w:t>[Online]. Verfügbar unter: https://www.jetbrains.com/help/clion/quick-cmake-tutorial.html (Zugriff am: 8. Dezember 2021.931Z).</w:t>
          </w:r>
        </w:p>
        <w:p w14:paraId="514D5240" w14:textId="77777777" w:rsidR="00A67E23" w:rsidRDefault="00A67E23" w:rsidP="00A67E23">
          <w:pPr>
            <w:pStyle w:val="CitaviBibliographyEntry"/>
          </w:pPr>
          <w:r>
            <w:t>[16]</w:t>
          </w:r>
          <w:r>
            <w:tab/>
          </w:r>
          <w:bookmarkStart w:id="50" w:name="_CTVL001f844f2af2d304116aec5290f89e92860"/>
          <w:r>
            <w:t xml:space="preserve">CLion Help, </w:t>
          </w:r>
          <w:bookmarkEnd w:id="50"/>
          <w:r w:rsidRPr="00A67E23">
            <w:rPr>
              <w:i/>
            </w:rPr>
            <w:t xml:space="preserve">File templates | CLion. </w:t>
          </w:r>
          <w:r w:rsidRPr="00A67E23">
            <w:t>[Online]. Verfügbar unter: https://www.jetbrains.com/help/clion/gradle-support.html (Zugriff am: 8. Dezember 2021.412Z).</w:t>
          </w:r>
        </w:p>
        <w:p w14:paraId="2387EEE0" w14:textId="77777777" w:rsidR="00A67E23" w:rsidRDefault="00A67E23" w:rsidP="00A67E23">
          <w:pPr>
            <w:pStyle w:val="CitaviBibliographyEntry"/>
          </w:pPr>
          <w:r>
            <w:t>[17]</w:t>
          </w:r>
          <w:r>
            <w:tab/>
          </w:r>
          <w:bookmarkStart w:id="51" w:name="_CTVL001c5e21df5a8d34d23aaa6d5d2af3f6da2"/>
          <w:r>
            <w:t xml:space="preserve">CLion Help, </w:t>
          </w:r>
          <w:bookmarkEnd w:id="51"/>
          <w:r w:rsidRPr="00A67E23">
            <w:rPr>
              <w:i/>
            </w:rPr>
            <w:t xml:space="preserve">File templates | CLion. </w:t>
          </w:r>
          <w:r w:rsidRPr="00A67E23">
            <w:t>[Online]. Verfügbar unter: https://www.jetbrains.com/help/clion/makefiles-support.html (Zugriff am: 8. Dezember 2021.280Z).</w:t>
          </w:r>
        </w:p>
        <w:p w14:paraId="03077C35" w14:textId="77777777" w:rsidR="00A67E23" w:rsidRDefault="00A67E23" w:rsidP="00A67E23">
          <w:pPr>
            <w:pStyle w:val="CitaviBibliographyEntry"/>
          </w:pPr>
          <w:r>
            <w:t>[18]</w:t>
          </w:r>
          <w:r>
            <w:tab/>
          </w:r>
          <w:bookmarkStart w:id="52" w:name="_CTVL00102843ada7ed248fda4535970f2497f93"/>
          <w:r>
            <w:t xml:space="preserve">CLion Help, </w:t>
          </w:r>
          <w:bookmarkEnd w:id="52"/>
          <w:r w:rsidRPr="00A67E23">
            <w:rPr>
              <w:i/>
            </w:rPr>
            <w:t xml:space="preserve">File templates | CLion. </w:t>
          </w:r>
          <w:r w:rsidRPr="00A67E23">
            <w:t>[Online]. Verfügbar unter: https://www.jetbrains.com/help/clion/compilation-database.html (Zugriff am: 8. Dezember 2021.290Z).</w:t>
          </w:r>
        </w:p>
        <w:p w14:paraId="7187F90A" w14:textId="77777777" w:rsidR="00A67E23" w:rsidRDefault="00A67E23" w:rsidP="00A67E23">
          <w:pPr>
            <w:pStyle w:val="CitaviBibliographyEntry"/>
          </w:pPr>
          <w:r>
            <w:t>[19]</w:t>
          </w:r>
          <w:r>
            <w:tab/>
          </w:r>
          <w:bookmarkStart w:id="53" w:name="_CTVL001c92e01ea4dbd434c8c6d67ba891d851a"/>
          <w:r>
            <w:t xml:space="preserve">CLion Help, </w:t>
          </w:r>
          <w:bookmarkEnd w:id="53"/>
          <w:r w:rsidRPr="00A67E23">
            <w:rPr>
              <w:i/>
            </w:rPr>
            <w:t xml:space="preserve">Open, reopen, and close projects | CLion. </w:t>
          </w:r>
          <w:r w:rsidRPr="00A67E23">
            <w:t>[Online]. Verfügbar unter: https://www.jetbrains.com/help/clion/opening-reopening-and-closing-projects.html (Zugriff am: 10. Dezember 2021.803Z).</w:t>
          </w:r>
        </w:p>
        <w:p w14:paraId="2E903BBC" w14:textId="77777777" w:rsidR="00A67E23" w:rsidRDefault="00A67E23" w:rsidP="00A67E23">
          <w:pPr>
            <w:pStyle w:val="CitaviBibliographyEntry"/>
          </w:pPr>
          <w:r>
            <w:lastRenderedPageBreak/>
            <w:t>[20]</w:t>
          </w:r>
          <w:r>
            <w:tab/>
          </w:r>
          <w:bookmarkStart w:id="54" w:name="_CTVL00165c3abb54c634adc9f7a60cc9c776226"/>
          <w:r>
            <w:t xml:space="preserve">CLion Help, </w:t>
          </w:r>
          <w:bookmarkEnd w:id="54"/>
          <w:r w:rsidRPr="00A67E23">
            <w:rPr>
              <w:i/>
            </w:rPr>
            <w:t xml:space="preserve">Quick CMake tutorial | CLion. </w:t>
          </w:r>
          <w:r w:rsidRPr="00A67E23">
            <w:t>[Online]. Verfügbar unter: https://www.jetbrains.com/help/clion/creating-new-project-from-scratch.html (Zugriff am: 21. Dezember 2021.578Z).</w:t>
          </w:r>
        </w:p>
        <w:p w14:paraId="16E2C556" w14:textId="77777777" w:rsidR="00A67E23" w:rsidRDefault="00A67E23" w:rsidP="00A67E23">
          <w:pPr>
            <w:pStyle w:val="CitaviBibliographyEntry"/>
          </w:pPr>
          <w:r>
            <w:t>[21]</w:t>
          </w:r>
          <w:r>
            <w:tab/>
          </w:r>
          <w:bookmarkStart w:id="55" w:name="_CTVL001b742d1776ba74985ab0144abf62bd6d6"/>
          <w:r>
            <w:t xml:space="preserve">CLion Help, </w:t>
          </w:r>
          <w:bookmarkEnd w:id="55"/>
          <w:r w:rsidRPr="00A67E23">
            <w:rPr>
              <w:i/>
            </w:rPr>
            <w:t xml:space="preserve">File templates | CLion. </w:t>
          </w:r>
          <w:r w:rsidRPr="00A67E23">
            <w:t>[Online]. Verfügbar unter: https://www.jetbrains.com/help/clion/using-file-and-code-templates.html (Zugriff am: 12. Januar 2022.637Z).</w:t>
          </w:r>
        </w:p>
        <w:p w14:paraId="2F1C9BD1" w14:textId="77777777" w:rsidR="00A67E23" w:rsidRDefault="00A67E23" w:rsidP="00A67E23">
          <w:pPr>
            <w:pStyle w:val="CitaviBibliographyEntry"/>
          </w:pPr>
          <w:r>
            <w:t>[22]</w:t>
          </w:r>
          <w:r>
            <w:tab/>
          </w:r>
          <w:bookmarkStart w:id="56" w:name="_CTVL0013f878741d0e24368b7944d7d01df628c"/>
          <w:r>
            <w:t xml:space="preserve">CLion Help, </w:t>
          </w:r>
          <w:bookmarkEnd w:id="56"/>
          <w:r w:rsidRPr="00A67E23">
            <w:rPr>
              <w:i/>
            </w:rPr>
            <w:t xml:space="preserve">Quick CMake tutorial | CLion. </w:t>
          </w:r>
          <w:r w:rsidRPr="00A67E23">
            <w:t>[Online]. Verfügbar unter: https://www.jetbrains.com/help/clion/using-file-and-code-templates.html#create-new-template (Zugriff am: 21. Dezember 2021.379Z).</w:t>
          </w:r>
        </w:p>
        <w:p w14:paraId="697AFD93" w14:textId="77777777" w:rsidR="00A67E23" w:rsidRDefault="00A67E23" w:rsidP="00A67E23">
          <w:pPr>
            <w:pStyle w:val="CitaviBibliographyEntry"/>
          </w:pPr>
          <w:r>
            <w:t>[23]</w:t>
          </w:r>
          <w:r>
            <w:tab/>
          </w:r>
          <w:bookmarkStart w:id="57" w:name="_CTVL0011ce10fac574f4955a87bf70390f179b2"/>
          <w:r>
            <w:t xml:space="preserve">A. Del Sole, </w:t>
          </w:r>
          <w:bookmarkEnd w:id="57"/>
          <w:r w:rsidRPr="00A67E23">
            <w:rPr>
              <w:i/>
            </w:rPr>
            <w:t xml:space="preserve">Visual Studio Code Distilled: Evolved Code Editing for Windows, macOS, and Linux, </w:t>
          </w:r>
          <w:r w:rsidRPr="00A67E23">
            <w:t>2. Aufl. Berkeley, CA: Apress; Imprint Apress, 2021.</w:t>
          </w:r>
        </w:p>
        <w:p w14:paraId="02790E80" w14:textId="77777777" w:rsidR="00A67E23" w:rsidRDefault="00A67E23" w:rsidP="00A67E23">
          <w:pPr>
            <w:pStyle w:val="CitaviBibliographyEntry"/>
          </w:pPr>
          <w:r>
            <w:t>[24]</w:t>
          </w:r>
          <w:r>
            <w:tab/>
          </w:r>
          <w:bookmarkStart w:id="58" w:name="_CTVL001ab7b2f2070ba4b44a96d64053fb1047f"/>
          <w:r w:rsidRPr="00A67E23">
            <w:rPr>
              <w:i/>
            </w:rPr>
            <w:t xml:space="preserve">Managing Extensions in Visual Studio Code. </w:t>
          </w:r>
          <w:bookmarkEnd w:id="58"/>
          <w:r w:rsidRPr="00A67E23">
            <w:t>[Online]. Verfügbar unter: https://code.visualstudio.com/docs/editor/extension-marketplace (Zugriff am: 14. Januar 2022.023Z).</w:t>
          </w:r>
        </w:p>
        <w:p w14:paraId="468BFDDD" w14:textId="77777777" w:rsidR="00A67E23" w:rsidRDefault="00A67E23" w:rsidP="00A67E23">
          <w:pPr>
            <w:pStyle w:val="CitaviBibliographyEntry"/>
          </w:pPr>
          <w:r>
            <w:t>[25]</w:t>
          </w:r>
          <w:r>
            <w:tab/>
          </w:r>
          <w:bookmarkStart w:id="59" w:name="_CTVL0019099e93121a946df90de783b4ff7c4da"/>
          <w:r w:rsidRPr="00A67E23">
            <w:rPr>
              <w:i/>
            </w:rPr>
            <w:t xml:space="preserve">Visual Studio Code Tips and Tricks. </w:t>
          </w:r>
          <w:bookmarkEnd w:id="59"/>
          <w:r w:rsidRPr="00A67E23">
            <w:t>[Online]. Verfügbar unter: https://code.visualstudio.com/docs/getstarted/tips-and-tricks#_files-and-folders (Zugriff am: 29. November 2021.615Z).</w:t>
          </w:r>
        </w:p>
        <w:p w14:paraId="1B4BF73E" w14:textId="17E58B2C" w:rsidR="004E5CC3" w:rsidRDefault="00A67E23" w:rsidP="00A67E23">
          <w:pPr>
            <w:pStyle w:val="CitaviBibliographyEntry"/>
          </w:pPr>
          <w:r>
            <w:t>[26]</w:t>
          </w:r>
          <w:r>
            <w:tab/>
          </w:r>
          <w:bookmarkStart w:id="60" w:name="_CTVL0017946f13728ec418c8dbdb198055ba876"/>
          <w:r w:rsidRPr="00A67E23">
            <w:rPr>
              <w:i/>
            </w:rPr>
            <w:t xml:space="preserve">Project Templates - Visual Studio Marketplace. </w:t>
          </w:r>
          <w:bookmarkEnd w:id="60"/>
          <w:r w:rsidRPr="00A67E23">
            <w:t>[Online]. Verfügbar unter: https://marketplace.visualstudio.com/items?itemName=cantonios.project-templates (Zugriff am: 29. November 2021.523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61" w:name="_Toc93057371"/>
      <w:r>
        <w:lastRenderedPageBreak/>
        <w:t>Anhang</w:t>
      </w:r>
      <w:bookmarkEnd w:id="61"/>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3B7CE" w14:textId="77777777" w:rsidR="00723739" w:rsidRDefault="00723739" w:rsidP="00386F89">
      <w:pPr>
        <w:spacing w:after="0" w:line="240" w:lineRule="auto"/>
      </w:pPr>
      <w:r>
        <w:separator/>
      </w:r>
    </w:p>
  </w:endnote>
  <w:endnote w:type="continuationSeparator" w:id="0">
    <w:p w14:paraId="350CA4E0" w14:textId="77777777" w:rsidR="00723739" w:rsidRDefault="00723739"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5E44C" w14:textId="77777777" w:rsidR="00723739" w:rsidRDefault="00723739" w:rsidP="00386F89">
      <w:pPr>
        <w:spacing w:after="0" w:line="240" w:lineRule="auto"/>
      </w:pPr>
      <w:r>
        <w:separator/>
      </w:r>
    </w:p>
  </w:footnote>
  <w:footnote w:type="continuationSeparator" w:id="0">
    <w:p w14:paraId="49E31C64" w14:textId="77777777" w:rsidR="00723739" w:rsidRDefault="00723739"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2"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7F01856"/>
    <w:multiLevelType w:val="hybridMultilevel"/>
    <w:tmpl w:val="B3569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B2C0F5D"/>
    <w:multiLevelType w:val="hybridMultilevel"/>
    <w:tmpl w:val="15023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58E3C90"/>
    <w:multiLevelType w:val="hybridMultilevel"/>
    <w:tmpl w:val="66EA7C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20"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1E1BC0"/>
    <w:multiLevelType w:val="hybridMultilevel"/>
    <w:tmpl w:val="931E6E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23"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9742F6B"/>
    <w:multiLevelType w:val="hybridMultilevel"/>
    <w:tmpl w:val="996A0C5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6"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D6726DE"/>
    <w:multiLevelType w:val="hybridMultilevel"/>
    <w:tmpl w:val="BDFCE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35"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6DDF461A"/>
    <w:multiLevelType w:val="hybridMultilevel"/>
    <w:tmpl w:val="4B1610D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44"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6"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7"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9"/>
  </w:num>
  <w:num w:numId="2">
    <w:abstractNumId w:val="36"/>
  </w:num>
  <w:num w:numId="3">
    <w:abstractNumId w:val="24"/>
  </w:num>
  <w:num w:numId="4">
    <w:abstractNumId w:val="34"/>
  </w:num>
  <w:num w:numId="5">
    <w:abstractNumId w:val="9"/>
  </w:num>
  <w:num w:numId="6">
    <w:abstractNumId w:val="16"/>
  </w:num>
  <w:num w:numId="7">
    <w:abstractNumId w:val="17"/>
  </w:num>
  <w:num w:numId="8">
    <w:abstractNumId w:val="46"/>
  </w:num>
  <w:num w:numId="9">
    <w:abstractNumId w:val="42"/>
  </w:num>
  <w:num w:numId="10">
    <w:abstractNumId w:val="23"/>
  </w:num>
  <w:num w:numId="11">
    <w:abstractNumId w:val="40"/>
  </w:num>
  <w:num w:numId="12">
    <w:abstractNumId w:val="3"/>
  </w:num>
  <w:num w:numId="13">
    <w:abstractNumId w:val="37"/>
  </w:num>
  <w:num w:numId="14">
    <w:abstractNumId w:val="33"/>
  </w:num>
  <w:num w:numId="15">
    <w:abstractNumId w:val="44"/>
  </w:num>
  <w:num w:numId="16">
    <w:abstractNumId w:val="4"/>
  </w:num>
  <w:num w:numId="17">
    <w:abstractNumId w:val="13"/>
  </w:num>
  <w:num w:numId="18">
    <w:abstractNumId w:val="7"/>
  </w:num>
  <w:num w:numId="19">
    <w:abstractNumId w:val="27"/>
  </w:num>
  <w:num w:numId="20">
    <w:abstractNumId w:val="14"/>
  </w:num>
  <w:num w:numId="21">
    <w:abstractNumId w:val="41"/>
  </w:num>
  <w:num w:numId="22">
    <w:abstractNumId w:val="26"/>
  </w:num>
  <w:num w:numId="23">
    <w:abstractNumId w:val="5"/>
  </w:num>
  <w:num w:numId="24">
    <w:abstractNumId w:val="38"/>
  </w:num>
  <w:num w:numId="25">
    <w:abstractNumId w:val="32"/>
  </w:num>
  <w:num w:numId="26">
    <w:abstractNumId w:val="45"/>
  </w:num>
  <w:num w:numId="27">
    <w:abstractNumId w:val="31"/>
  </w:num>
  <w:num w:numId="28">
    <w:abstractNumId w:val="47"/>
  </w:num>
  <w:num w:numId="29">
    <w:abstractNumId w:val="39"/>
  </w:num>
  <w:num w:numId="30">
    <w:abstractNumId w:val="2"/>
  </w:num>
  <w:num w:numId="31">
    <w:abstractNumId w:val="19"/>
  </w:num>
  <w:num w:numId="32">
    <w:abstractNumId w:val="22"/>
  </w:num>
  <w:num w:numId="33">
    <w:abstractNumId w:val="12"/>
  </w:num>
  <w:num w:numId="34">
    <w:abstractNumId w:val="20"/>
  </w:num>
  <w:num w:numId="35">
    <w:abstractNumId w:val="1"/>
  </w:num>
  <w:num w:numId="36">
    <w:abstractNumId w:val="30"/>
  </w:num>
  <w:num w:numId="37">
    <w:abstractNumId w:val="6"/>
  </w:num>
  <w:num w:numId="38">
    <w:abstractNumId w:val="15"/>
  </w:num>
  <w:num w:numId="39">
    <w:abstractNumId w:val="25"/>
  </w:num>
  <w:num w:numId="40">
    <w:abstractNumId w:val="10"/>
  </w:num>
  <w:num w:numId="41">
    <w:abstractNumId w:val="43"/>
  </w:num>
  <w:num w:numId="42">
    <w:abstractNumId w:val="18"/>
  </w:num>
  <w:num w:numId="43">
    <w:abstractNumId w:val="11"/>
  </w:num>
  <w:num w:numId="44">
    <w:abstractNumId w:val="28"/>
  </w:num>
  <w:num w:numId="45">
    <w:abstractNumId w:val="35"/>
  </w:num>
  <w:num w:numId="46">
    <w:abstractNumId w:val="8"/>
  </w:num>
  <w:num w:numId="47">
    <w:abstractNumId w:val="21"/>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3E0C"/>
    <w:rsid w:val="0000404A"/>
    <w:rsid w:val="00006E14"/>
    <w:rsid w:val="00012ADF"/>
    <w:rsid w:val="00014C9A"/>
    <w:rsid w:val="0001515D"/>
    <w:rsid w:val="00016969"/>
    <w:rsid w:val="00017626"/>
    <w:rsid w:val="000214B4"/>
    <w:rsid w:val="000240F2"/>
    <w:rsid w:val="0003160E"/>
    <w:rsid w:val="00031C65"/>
    <w:rsid w:val="0003320E"/>
    <w:rsid w:val="00040B45"/>
    <w:rsid w:val="000428D5"/>
    <w:rsid w:val="00044DC6"/>
    <w:rsid w:val="000471F4"/>
    <w:rsid w:val="00057C86"/>
    <w:rsid w:val="00062FC6"/>
    <w:rsid w:val="00063550"/>
    <w:rsid w:val="00063F4B"/>
    <w:rsid w:val="00067E94"/>
    <w:rsid w:val="00073489"/>
    <w:rsid w:val="00075B34"/>
    <w:rsid w:val="0008627F"/>
    <w:rsid w:val="00091287"/>
    <w:rsid w:val="000946AB"/>
    <w:rsid w:val="00096735"/>
    <w:rsid w:val="000A487D"/>
    <w:rsid w:val="000A5087"/>
    <w:rsid w:val="000A7687"/>
    <w:rsid w:val="000B2F6B"/>
    <w:rsid w:val="000B38CB"/>
    <w:rsid w:val="000B472E"/>
    <w:rsid w:val="000C001D"/>
    <w:rsid w:val="000C0FAA"/>
    <w:rsid w:val="000C74BB"/>
    <w:rsid w:val="000D6C5E"/>
    <w:rsid w:val="000E13C5"/>
    <w:rsid w:val="000E3BCF"/>
    <w:rsid w:val="000F5854"/>
    <w:rsid w:val="00100823"/>
    <w:rsid w:val="00101B5C"/>
    <w:rsid w:val="00103D08"/>
    <w:rsid w:val="0011117B"/>
    <w:rsid w:val="00111FBE"/>
    <w:rsid w:val="00113F9B"/>
    <w:rsid w:val="00115B22"/>
    <w:rsid w:val="00116408"/>
    <w:rsid w:val="001177E3"/>
    <w:rsid w:val="00122D85"/>
    <w:rsid w:val="0012373D"/>
    <w:rsid w:val="0012771C"/>
    <w:rsid w:val="00130507"/>
    <w:rsid w:val="00132E5B"/>
    <w:rsid w:val="00134B1F"/>
    <w:rsid w:val="00134E8F"/>
    <w:rsid w:val="00135E5A"/>
    <w:rsid w:val="00141436"/>
    <w:rsid w:val="00142F9A"/>
    <w:rsid w:val="00145DDE"/>
    <w:rsid w:val="0015130D"/>
    <w:rsid w:val="001514B8"/>
    <w:rsid w:val="00155F67"/>
    <w:rsid w:val="001571F8"/>
    <w:rsid w:val="00165911"/>
    <w:rsid w:val="00166164"/>
    <w:rsid w:val="001662C1"/>
    <w:rsid w:val="00167CD6"/>
    <w:rsid w:val="00172D38"/>
    <w:rsid w:val="00174CDB"/>
    <w:rsid w:val="00177A47"/>
    <w:rsid w:val="00177CB7"/>
    <w:rsid w:val="0018407F"/>
    <w:rsid w:val="00185062"/>
    <w:rsid w:val="0018529E"/>
    <w:rsid w:val="0018782C"/>
    <w:rsid w:val="00190132"/>
    <w:rsid w:val="00195C2C"/>
    <w:rsid w:val="00196E2A"/>
    <w:rsid w:val="001979FC"/>
    <w:rsid w:val="001A5DE8"/>
    <w:rsid w:val="001A725B"/>
    <w:rsid w:val="001B165A"/>
    <w:rsid w:val="001B5271"/>
    <w:rsid w:val="001C4379"/>
    <w:rsid w:val="001C4D02"/>
    <w:rsid w:val="001C6BDB"/>
    <w:rsid w:val="001C7BAD"/>
    <w:rsid w:val="001D0248"/>
    <w:rsid w:val="001D0274"/>
    <w:rsid w:val="001D6D8F"/>
    <w:rsid w:val="001E232E"/>
    <w:rsid w:val="001E3847"/>
    <w:rsid w:val="001E7BC1"/>
    <w:rsid w:val="001E7F2B"/>
    <w:rsid w:val="001F41CD"/>
    <w:rsid w:val="001F65E2"/>
    <w:rsid w:val="00202320"/>
    <w:rsid w:val="00204060"/>
    <w:rsid w:val="00204CE2"/>
    <w:rsid w:val="00204D7F"/>
    <w:rsid w:val="002137F7"/>
    <w:rsid w:val="00213B8D"/>
    <w:rsid w:val="002158A2"/>
    <w:rsid w:val="00222081"/>
    <w:rsid w:val="00232B37"/>
    <w:rsid w:val="002341FF"/>
    <w:rsid w:val="00235AC0"/>
    <w:rsid w:val="00241997"/>
    <w:rsid w:val="00246EBF"/>
    <w:rsid w:val="002541E6"/>
    <w:rsid w:val="002541E7"/>
    <w:rsid w:val="002576C8"/>
    <w:rsid w:val="00260A8C"/>
    <w:rsid w:val="0026730C"/>
    <w:rsid w:val="002730BC"/>
    <w:rsid w:val="00274ABA"/>
    <w:rsid w:val="00276565"/>
    <w:rsid w:val="00281855"/>
    <w:rsid w:val="0028196C"/>
    <w:rsid w:val="002830EC"/>
    <w:rsid w:val="00286259"/>
    <w:rsid w:val="00291AF5"/>
    <w:rsid w:val="00296CFA"/>
    <w:rsid w:val="002A0E20"/>
    <w:rsid w:val="002A2F1F"/>
    <w:rsid w:val="002A6B98"/>
    <w:rsid w:val="002B0C51"/>
    <w:rsid w:val="002B468E"/>
    <w:rsid w:val="002B5410"/>
    <w:rsid w:val="002B54E6"/>
    <w:rsid w:val="002C5495"/>
    <w:rsid w:val="002C6474"/>
    <w:rsid w:val="002C6FAB"/>
    <w:rsid w:val="002D2A30"/>
    <w:rsid w:val="002D302B"/>
    <w:rsid w:val="002D46DE"/>
    <w:rsid w:val="002E5D69"/>
    <w:rsid w:val="002E5E34"/>
    <w:rsid w:val="002F0987"/>
    <w:rsid w:val="00306B72"/>
    <w:rsid w:val="00311026"/>
    <w:rsid w:val="00313B79"/>
    <w:rsid w:val="00314996"/>
    <w:rsid w:val="003200C9"/>
    <w:rsid w:val="00325FB2"/>
    <w:rsid w:val="003332A5"/>
    <w:rsid w:val="003374B7"/>
    <w:rsid w:val="003444D7"/>
    <w:rsid w:val="00352C66"/>
    <w:rsid w:val="00354F66"/>
    <w:rsid w:val="0035692D"/>
    <w:rsid w:val="00356DE5"/>
    <w:rsid w:val="00360268"/>
    <w:rsid w:val="00362BF8"/>
    <w:rsid w:val="0036748D"/>
    <w:rsid w:val="00372D50"/>
    <w:rsid w:val="00377303"/>
    <w:rsid w:val="00382DFF"/>
    <w:rsid w:val="00385969"/>
    <w:rsid w:val="00386F89"/>
    <w:rsid w:val="00391CF2"/>
    <w:rsid w:val="00393ABE"/>
    <w:rsid w:val="00394170"/>
    <w:rsid w:val="003A05BB"/>
    <w:rsid w:val="003A098D"/>
    <w:rsid w:val="003A7335"/>
    <w:rsid w:val="003A7914"/>
    <w:rsid w:val="003B5541"/>
    <w:rsid w:val="003B5B67"/>
    <w:rsid w:val="003C65ED"/>
    <w:rsid w:val="003D11FF"/>
    <w:rsid w:val="003D6B94"/>
    <w:rsid w:val="003E1E88"/>
    <w:rsid w:val="003F0FB2"/>
    <w:rsid w:val="003F1E06"/>
    <w:rsid w:val="003F28DE"/>
    <w:rsid w:val="003F4B58"/>
    <w:rsid w:val="003F6090"/>
    <w:rsid w:val="003F7D6A"/>
    <w:rsid w:val="00401E20"/>
    <w:rsid w:val="004022FD"/>
    <w:rsid w:val="004032A0"/>
    <w:rsid w:val="00404B4E"/>
    <w:rsid w:val="00406B5D"/>
    <w:rsid w:val="00407D00"/>
    <w:rsid w:val="004110AB"/>
    <w:rsid w:val="00411BCF"/>
    <w:rsid w:val="004160BF"/>
    <w:rsid w:val="00425A63"/>
    <w:rsid w:val="004350D1"/>
    <w:rsid w:val="0043564C"/>
    <w:rsid w:val="004410DF"/>
    <w:rsid w:val="00442940"/>
    <w:rsid w:val="00444F7A"/>
    <w:rsid w:val="00445301"/>
    <w:rsid w:val="00446935"/>
    <w:rsid w:val="00453442"/>
    <w:rsid w:val="0046158D"/>
    <w:rsid w:val="0046181D"/>
    <w:rsid w:val="00471CEE"/>
    <w:rsid w:val="004742A1"/>
    <w:rsid w:val="00484AA9"/>
    <w:rsid w:val="00485ED7"/>
    <w:rsid w:val="00486378"/>
    <w:rsid w:val="00487856"/>
    <w:rsid w:val="004A1058"/>
    <w:rsid w:val="004A2085"/>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504C71"/>
    <w:rsid w:val="00505601"/>
    <w:rsid w:val="0050632F"/>
    <w:rsid w:val="00511ADE"/>
    <w:rsid w:val="00515D65"/>
    <w:rsid w:val="00534A46"/>
    <w:rsid w:val="00534E7C"/>
    <w:rsid w:val="005353F0"/>
    <w:rsid w:val="00537A63"/>
    <w:rsid w:val="005435E6"/>
    <w:rsid w:val="00543C92"/>
    <w:rsid w:val="0054454A"/>
    <w:rsid w:val="0055028E"/>
    <w:rsid w:val="00557C1A"/>
    <w:rsid w:val="005612C8"/>
    <w:rsid w:val="00564614"/>
    <w:rsid w:val="005648D5"/>
    <w:rsid w:val="00582C3F"/>
    <w:rsid w:val="005A1633"/>
    <w:rsid w:val="005A59E1"/>
    <w:rsid w:val="005B22AE"/>
    <w:rsid w:val="005B4692"/>
    <w:rsid w:val="005C4129"/>
    <w:rsid w:val="005C4777"/>
    <w:rsid w:val="005D0711"/>
    <w:rsid w:val="005D37E3"/>
    <w:rsid w:val="005E2AF7"/>
    <w:rsid w:val="005E2F0C"/>
    <w:rsid w:val="005F06B3"/>
    <w:rsid w:val="005F0AAF"/>
    <w:rsid w:val="005F14DE"/>
    <w:rsid w:val="005F20F9"/>
    <w:rsid w:val="005F2235"/>
    <w:rsid w:val="005F33FF"/>
    <w:rsid w:val="005F428B"/>
    <w:rsid w:val="005F5B5F"/>
    <w:rsid w:val="00601EC3"/>
    <w:rsid w:val="00603156"/>
    <w:rsid w:val="006130AC"/>
    <w:rsid w:val="006149F9"/>
    <w:rsid w:val="006238DF"/>
    <w:rsid w:val="00623B3A"/>
    <w:rsid w:val="00624EE8"/>
    <w:rsid w:val="006251B7"/>
    <w:rsid w:val="00625EBA"/>
    <w:rsid w:val="00634EEA"/>
    <w:rsid w:val="00644D5F"/>
    <w:rsid w:val="00646D51"/>
    <w:rsid w:val="006472EE"/>
    <w:rsid w:val="006513A5"/>
    <w:rsid w:val="006513FA"/>
    <w:rsid w:val="006517EC"/>
    <w:rsid w:val="00652507"/>
    <w:rsid w:val="0066297B"/>
    <w:rsid w:val="00666427"/>
    <w:rsid w:val="0067771F"/>
    <w:rsid w:val="006813D2"/>
    <w:rsid w:val="0068794B"/>
    <w:rsid w:val="00687DD4"/>
    <w:rsid w:val="006956B0"/>
    <w:rsid w:val="006A14A2"/>
    <w:rsid w:val="006B0287"/>
    <w:rsid w:val="006B0A74"/>
    <w:rsid w:val="006B0B70"/>
    <w:rsid w:val="006B72B4"/>
    <w:rsid w:val="006C3191"/>
    <w:rsid w:val="006C3326"/>
    <w:rsid w:val="006C5B14"/>
    <w:rsid w:val="006D2468"/>
    <w:rsid w:val="006D3B72"/>
    <w:rsid w:val="006D51E7"/>
    <w:rsid w:val="006E0180"/>
    <w:rsid w:val="006E4EAE"/>
    <w:rsid w:val="006E52C3"/>
    <w:rsid w:val="006E5733"/>
    <w:rsid w:val="006F3764"/>
    <w:rsid w:val="006F3E6F"/>
    <w:rsid w:val="00702EF5"/>
    <w:rsid w:val="00706BC7"/>
    <w:rsid w:val="00707CB6"/>
    <w:rsid w:val="00715386"/>
    <w:rsid w:val="00716956"/>
    <w:rsid w:val="00716ADD"/>
    <w:rsid w:val="00717433"/>
    <w:rsid w:val="00723739"/>
    <w:rsid w:val="00726497"/>
    <w:rsid w:val="00730F78"/>
    <w:rsid w:val="0073503D"/>
    <w:rsid w:val="00742EE3"/>
    <w:rsid w:val="007459AF"/>
    <w:rsid w:val="00747394"/>
    <w:rsid w:val="00751B01"/>
    <w:rsid w:val="00752990"/>
    <w:rsid w:val="0076174E"/>
    <w:rsid w:val="00762EC0"/>
    <w:rsid w:val="00772100"/>
    <w:rsid w:val="00773039"/>
    <w:rsid w:val="0077483D"/>
    <w:rsid w:val="0077513A"/>
    <w:rsid w:val="007803C6"/>
    <w:rsid w:val="00782F16"/>
    <w:rsid w:val="00784AD8"/>
    <w:rsid w:val="0078641A"/>
    <w:rsid w:val="0078741A"/>
    <w:rsid w:val="007A44A4"/>
    <w:rsid w:val="007B0790"/>
    <w:rsid w:val="007B2AF8"/>
    <w:rsid w:val="007B73FE"/>
    <w:rsid w:val="007C3FAD"/>
    <w:rsid w:val="007D0731"/>
    <w:rsid w:val="007D347C"/>
    <w:rsid w:val="007E1579"/>
    <w:rsid w:val="007E367C"/>
    <w:rsid w:val="007E5C01"/>
    <w:rsid w:val="007E6AAC"/>
    <w:rsid w:val="007F382D"/>
    <w:rsid w:val="007F5E58"/>
    <w:rsid w:val="00800915"/>
    <w:rsid w:val="008036DE"/>
    <w:rsid w:val="00804899"/>
    <w:rsid w:val="00810C8B"/>
    <w:rsid w:val="00810FE6"/>
    <w:rsid w:val="0081136C"/>
    <w:rsid w:val="00811392"/>
    <w:rsid w:val="008166B9"/>
    <w:rsid w:val="0082156C"/>
    <w:rsid w:val="00824F09"/>
    <w:rsid w:val="0082622F"/>
    <w:rsid w:val="0083110E"/>
    <w:rsid w:val="00831394"/>
    <w:rsid w:val="008327AD"/>
    <w:rsid w:val="00832B5C"/>
    <w:rsid w:val="00834B25"/>
    <w:rsid w:val="008354A3"/>
    <w:rsid w:val="0084037C"/>
    <w:rsid w:val="00851D5C"/>
    <w:rsid w:val="0085692D"/>
    <w:rsid w:val="00857B1F"/>
    <w:rsid w:val="00857CA4"/>
    <w:rsid w:val="00863611"/>
    <w:rsid w:val="00866E3A"/>
    <w:rsid w:val="00872FFA"/>
    <w:rsid w:val="0087544B"/>
    <w:rsid w:val="00875CBF"/>
    <w:rsid w:val="0088037B"/>
    <w:rsid w:val="008810E7"/>
    <w:rsid w:val="00882305"/>
    <w:rsid w:val="008854FE"/>
    <w:rsid w:val="00885674"/>
    <w:rsid w:val="00887FAE"/>
    <w:rsid w:val="008903BE"/>
    <w:rsid w:val="00891571"/>
    <w:rsid w:val="00892AB2"/>
    <w:rsid w:val="008946FF"/>
    <w:rsid w:val="00897BCD"/>
    <w:rsid w:val="008A0D7A"/>
    <w:rsid w:val="008A7CD5"/>
    <w:rsid w:val="008B0C82"/>
    <w:rsid w:val="008B24D8"/>
    <w:rsid w:val="008B5331"/>
    <w:rsid w:val="008B53D0"/>
    <w:rsid w:val="008C3626"/>
    <w:rsid w:val="008C4BA0"/>
    <w:rsid w:val="008C7203"/>
    <w:rsid w:val="008D30A7"/>
    <w:rsid w:val="008D7EB8"/>
    <w:rsid w:val="008E6ECA"/>
    <w:rsid w:val="008F3790"/>
    <w:rsid w:val="008F4F3B"/>
    <w:rsid w:val="008F55B5"/>
    <w:rsid w:val="008F5BA1"/>
    <w:rsid w:val="00900409"/>
    <w:rsid w:val="00900EB0"/>
    <w:rsid w:val="00901CA8"/>
    <w:rsid w:val="00901DA9"/>
    <w:rsid w:val="00906FB7"/>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5195"/>
    <w:rsid w:val="00947333"/>
    <w:rsid w:val="00953EC9"/>
    <w:rsid w:val="0095538D"/>
    <w:rsid w:val="009622D4"/>
    <w:rsid w:val="00970DA5"/>
    <w:rsid w:val="0097248C"/>
    <w:rsid w:val="009847E0"/>
    <w:rsid w:val="00990D9F"/>
    <w:rsid w:val="00997A23"/>
    <w:rsid w:val="009A71D4"/>
    <w:rsid w:val="009B120B"/>
    <w:rsid w:val="009C0870"/>
    <w:rsid w:val="009C08C6"/>
    <w:rsid w:val="009C1B29"/>
    <w:rsid w:val="009C717C"/>
    <w:rsid w:val="009D0DA8"/>
    <w:rsid w:val="009D0FD7"/>
    <w:rsid w:val="009D2F22"/>
    <w:rsid w:val="009D7219"/>
    <w:rsid w:val="009D78B9"/>
    <w:rsid w:val="009E12CE"/>
    <w:rsid w:val="009E5E41"/>
    <w:rsid w:val="009F38A6"/>
    <w:rsid w:val="009F41F6"/>
    <w:rsid w:val="009F79AE"/>
    <w:rsid w:val="00A0269D"/>
    <w:rsid w:val="00A1329F"/>
    <w:rsid w:val="00A167DD"/>
    <w:rsid w:val="00A331A3"/>
    <w:rsid w:val="00A35735"/>
    <w:rsid w:val="00A37C21"/>
    <w:rsid w:val="00A4150B"/>
    <w:rsid w:val="00A44BF0"/>
    <w:rsid w:val="00A5047F"/>
    <w:rsid w:val="00A578E5"/>
    <w:rsid w:val="00A62581"/>
    <w:rsid w:val="00A62CEB"/>
    <w:rsid w:val="00A67E23"/>
    <w:rsid w:val="00A77DBC"/>
    <w:rsid w:val="00A77DF4"/>
    <w:rsid w:val="00A84349"/>
    <w:rsid w:val="00A86A88"/>
    <w:rsid w:val="00A9327E"/>
    <w:rsid w:val="00A95DC1"/>
    <w:rsid w:val="00AA2143"/>
    <w:rsid w:val="00AA2182"/>
    <w:rsid w:val="00AA2420"/>
    <w:rsid w:val="00AA4603"/>
    <w:rsid w:val="00AA7A8E"/>
    <w:rsid w:val="00AB6E5D"/>
    <w:rsid w:val="00AC1065"/>
    <w:rsid w:val="00AC1C17"/>
    <w:rsid w:val="00AC2A19"/>
    <w:rsid w:val="00AC3DD8"/>
    <w:rsid w:val="00AC4084"/>
    <w:rsid w:val="00AD327E"/>
    <w:rsid w:val="00AD59E1"/>
    <w:rsid w:val="00AD6751"/>
    <w:rsid w:val="00AE203D"/>
    <w:rsid w:val="00B02A16"/>
    <w:rsid w:val="00B04C4C"/>
    <w:rsid w:val="00B0650C"/>
    <w:rsid w:val="00B13D1E"/>
    <w:rsid w:val="00B1580B"/>
    <w:rsid w:val="00B1747F"/>
    <w:rsid w:val="00B211D7"/>
    <w:rsid w:val="00B2326A"/>
    <w:rsid w:val="00B300CF"/>
    <w:rsid w:val="00B36F18"/>
    <w:rsid w:val="00B50596"/>
    <w:rsid w:val="00B51369"/>
    <w:rsid w:val="00B51B91"/>
    <w:rsid w:val="00B546D0"/>
    <w:rsid w:val="00B55546"/>
    <w:rsid w:val="00B5626F"/>
    <w:rsid w:val="00B6123D"/>
    <w:rsid w:val="00B6171A"/>
    <w:rsid w:val="00B67115"/>
    <w:rsid w:val="00B71421"/>
    <w:rsid w:val="00B73BAB"/>
    <w:rsid w:val="00B74FE2"/>
    <w:rsid w:val="00B755D4"/>
    <w:rsid w:val="00B77166"/>
    <w:rsid w:val="00B82F82"/>
    <w:rsid w:val="00B83871"/>
    <w:rsid w:val="00B90E45"/>
    <w:rsid w:val="00B93807"/>
    <w:rsid w:val="00B94AC5"/>
    <w:rsid w:val="00B9571A"/>
    <w:rsid w:val="00BA73BA"/>
    <w:rsid w:val="00BA7B7F"/>
    <w:rsid w:val="00BB176E"/>
    <w:rsid w:val="00BB4A9F"/>
    <w:rsid w:val="00BB759B"/>
    <w:rsid w:val="00BC1AA0"/>
    <w:rsid w:val="00BC1FDF"/>
    <w:rsid w:val="00BC2518"/>
    <w:rsid w:val="00BD24AC"/>
    <w:rsid w:val="00BD37D1"/>
    <w:rsid w:val="00BD51D9"/>
    <w:rsid w:val="00BE3DBB"/>
    <w:rsid w:val="00BE53E4"/>
    <w:rsid w:val="00BE53FE"/>
    <w:rsid w:val="00BE60BC"/>
    <w:rsid w:val="00BF1FAE"/>
    <w:rsid w:val="00BF243F"/>
    <w:rsid w:val="00BF5C37"/>
    <w:rsid w:val="00BF6ABB"/>
    <w:rsid w:val="00BF79ED"/>
    <w:rsid w:val="00C00586"/>
    <w:rsid w:val="00C04849"/>
    <w:rsid w:val="00C0510D"/>
    <w:rsid w:val="00C05421"/>
    <w:rsid w:val="00C05764"/>
    <w:rsid w:val="00C05F62"/>
    <w:rsid w:val="00C063BA"/>
    <w:rsid w:val="00C11E5E"/>
    <w:rsid w:val="00C129AF"/>
    <w:rsid w:val="00C14781"/>
    <w:rsid w:val="00C15B1D"/>
    <w:rsid w:val="00C203A4"/>
    <w:rsid w:val="00C20DEF"/>
    <w:rsid w:val="00C4167F"/>
    <w:rsid w:val="00C477E1"/>
    <w:rsid w:val="00C5077C"/>
    <w:rsid w:val="00C54835"/>
    <w:rsid w:val="00C620F8"/>
    <w:rsid w:val="00C62ED1"/>
    <w:rsid w:val="00C657F0"/>
    <w:rsid w:val="00C74936"/>
    <w:rsid w:val="00C77B13"/>
    <w:rsid w:val="00CA3752"/>
    <w:rsid w:val="00CA78A9"/>
    <w:rsid w:val="00CB0A46"/>
    <w:rsid w:val="00CB1FA6"/>
    <w:rsid w:val="00CB27B9"/>
    <w:rsid w:val="00CB3B88"/>
    <w:rsid w:val="00CB5CCA"/>
    <w:rsid w:val="00CB66CF"/>
    <w:rsid w:val="00CC0029"/>
    <w:rsid w:val="00CC4F1F"/>
    <w:rsid w:val="00CC526C"/>
    <w:rsid w:val="00CC55B3"/>
    <w:rsid w:val="00CD05BB"/>
    <w:rsid w:val="00CF2D71"/>
    <w:rsid w:val="00CF427F"/>
    <w:rsid w:val="00D05EA9"/>
    <w:rsid w:val="00D062C6"/>
    <w:rsid w:val="00D07759"/>
    <w:rsid w:val="00D16959"/>
    <w:rsid w:val="00D2026C"/>
    <w:rsid w:val="00D242AE"/>
    <w:rsid w:val="00D259AE"/>
    <w:rsid w:val="00D32A76"/>
    <w:rsid w:val="00D32C04"/>
    <w:rsid w:val="00D33FA9"/>
    <w:rsid w:val="00D355E0"/>
    <w:rsid w:val="00D40067"/>
    <w:rsid w:val="00D416AA"/>
    <w:rsid w:val="00D44E40"/>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5C36"/>
    <w:rsid w:val="00D95E81"/>
    <w:rsid w:val="00D96F99"/>
    <w:rsid w:val="00DA090C"/>
    <w:rsid w:val="00DA0CFC"/>
    <w:rsid w:val="00DB367A"/>
    <w:rsid w:val="00DB3DFA"/>
    <w:rsid w:val="00DC1144"/>
    <w:rsid w:val="00DC38FE"/>
    <w:rsid w:val="00DC5C8C"/>
    <w:rsid w:val="00DC6F37"/>
    <w:rsid w:val="00DD383D"/>
    <w:rsid w:val="00DD47B6"/>
    <w:rsid w:val="00DE7E00"/>
    <w:rsid w:val="00DF1DC9"/>
    <w:rsid w:val="00DF226C"/>
    <w:rsid w:val="00DF2D45"/>
    <w:rsid w:val="00DF4589"/>
    <w:rsid w:val="00E01875"/>
    <w:rsid w:val="00E03069"/>
    <w:rsid w:val="00E05B01"/>
    <w:rsid w:val="00E061B6"/>
    <w:rsid w:val="00E072E7"/>
    <w:rsid w:val="00E07ACD"/>
    <w:rsid w:val="00E101CC"/>
    <w:rsid w:val="00E12F54"/>
    <w:rsid w:val="00E1373E"/>
    <w:rsid w:val="00E15BDA"/>
    <w:rsid w:val="00E2090E"/>
    <w:rsid w:val="00E21B1F"/>
    <w:rsid w:val="00E2789A"/>
    <w:rsid w:val="00E30775"/>
    <w:rsid w:val="00E32E5D"/>
    <w:rsid w:val="00E35DA3"/>
    <w:rsid w:val="00E4045B"/>
    <w:rsid w:val="00E42BFF"/>
    <w:rsid w:val="00E43D1E"/>
    <w:rsid w:val="00E47277"/>
    <w:rsid w:val="00E525D3"/>
    <w:rsid w:val="00E57F28"/>
    <w:rsid w:val="00E61F37"/>
    <w:rsid w:val="00E62C7F"/>
    <w:rsid w:val="00E62E7E"/>
    <w:rsid w:val="00E70630"/>
    <w:rsid w:val="00E733EB"/>
    <w:rsid w:val="00E8651C"/>
    <w:rsid w:val="00EA17FC"/>
    <w:rsid w:val="00EA31BB"/>
    <w:rsid w:val="00EA351C"/>
    <w:rsid w:val="00EA4538"/>
    <w:rsid w:val="00EA5445"/>
    <w:rsid w:val="00EB0D11"/>
    <w:rsid w:val="00EB0D23"/>
    <w:rsid w:val="00EB25A5"/>
    <w:rsid w:val="00EB739A"/>
    <w:rsid w:val="00EC69E5"/>
    <w:rsid w:val="00ED4273"/>
    <w:rsid w:val="00ED6243"/>
    <w:rsid w:val="00EE1450"/>
    <w:rsid w:val="00EE1C29"/>
    <w:rsid w:val="00EE2C1D"/>
    <w:rsid w:val="00EE32A8"/>
    <w:rsid w:val="00EE47FE"/>
    <w:rsid w:val="00EE586E"/>
    <w:rsid w:val="00EF0880"/>
    <w:rsid w:val="00EF217E"/>
    <w:rsid w:val="00EF64CD"/>
    <w:rsid w:val="00F00058"/>
    <w:rsid w:val="00F0114B"/>
    <w:rsid w:val="00F02138"/>
    <w:rsid w:val="00F14D71"/>
    <w:rsid w:val="00F164C2"/>
    <w:rsid w:val="00F166C8"/>
    <w:rsid w:val="00F20572"/>
    <w:rsid w:val="00F2116D"/>
    <w:rsid w:val="00F270C1"/>
    <w:rsid w:val="00F32D52"/>
    <w:rsid w:val="00F33AE3"/>
    <w:rsid w:val="00F43452"/>
    <w:rsid w:val="00F43E29"/>
    <w:rsid w:val="00F4623B"/>
    <w:rsid w:val="00F52283"/>
    <w:rsid w:val="00F5668D"/>
    <w:rsid w:val="00F57BD4"/>
    <w:rsid w:val="00F60535"/>
    <w:rsid w:val="00F607DC"/>
    <w:rsid w:val="00F743CE"/>
    <w:rsid w:val="00F74ADE"/>
    <w:rsid w:val="00F77CFF"/>
    <w:rsid w:val="00F77D5C"/>
    <w:rsid w:val="00F82A3A"/>
    <w:rsid w:val="00F846A5"/>
    <w:rsid w:val="00F85DA8"/>
    <w:rsid w:val="00F86B27"/>
    <w:rsid w:val="00F9112D"/>
    <w:rsid w:val="00FA5663"/>
    <w:rsid w:val="00FA58DA"/>
    <w:rsid w:val="00FA6F4F"/>
    <w:rsid w:val="00FB2BE7"/>
    <w:rsid w:val="00FB725D"/>
    <w:rsid w:val="00FB7DB7"/>
    <w:rsid w:val="00FC7200"/>
    <w:rsid w:val="00FC7261"/>
    <w:rsid w:val="00FD0E43"/>
    <w:rsid w:val="00FD1EAF"/>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4108A"/>
    <w:rsid w:val="00063F42"/>
    <w:rsid w:val="000E0F47"/>
    <w:rsid w:val="001D33AF"/>
    <w:rsid w:val="001E4AAF"/>
    <w:rsid w:val="0024252A"/>
    <w:rsid w:val="002D29C0"/>
    <w:rsid w:val="002D73E1"/>
    <w:rsid w:val="003C1F4B"/>
    <w:rsid w:val="00403713"/>
    <w:rsid w:val="0048019C"/>
    <w:rsid w:val="004C6157"/>
    <w:rsid w:val="004D0E81"/>
    <w:rsid w:val="004E0D45"/>
    <w:rsid w:val="00541510"/>
    <w:rsid w:val="00577ABD"/>
    <w:rsid w:val="00583C7F"/>
    <w:rsid w:val="00776ED2"/>
    <w:rsid w:val="00793F02"/>
    <w:rsid w:val="007C1067"/>
    <w:rsid w:val="008162DD"/>
    <w:rsid w:val="0083164C"/>
    <w:rsid w:val="00847EDC"/>
    <w:rsid w:val="008A46F3"/>
    <w:rsid w:val="008D6F36"/>
    <w:rsid w:val="00940C0C"/>
    <w:rsid w:val="009760DF"/>
    <w:rsid w:val="00A4744F"/>
    <w:rsid w:val="00AA0DE3"/>
    <w:rsid w:val="00AB2845"/>
    <w:rsid w:val="00AD69D6"/>
    <w:rsid w:val="00B12EDD"/>
    <w:rsid w:val="00BB3C2C"/>
    <w:rsid w:val="00CF74E3"/>
    <w:rsid w:val="00D221B7"/>
    <w:rsid w:val="00D82033"/>
    <w:rsid w:val="00E07789"/>
    <w:rsid w:val="00E10BD7"/>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2795</Words>
  <Characters>143613</Characters>
  <Application>Microsoft Office Word</Application>
  <DocSecurity>0</DocSecurity>
  <Lines>1196</Lines>
  <Paragraphs>332</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6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95</cp:revision>
  <cp:lastPrinted>2021-12-06T10:49:00Z</cp:lastPrinted>
  <dcterms:created xsi:type="dcterms:W3CDTF">2022-01-10T16:34:00Z</dcterms:created>
  <dcterms:modified xsi:type="dcterms:W3CDTF">2022-01-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